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glossary/document.xml" ContentType="application/vnd.openxmlformats-officedocument.wordprocessingml.document.glossary+xml"/>
  <Override PartName="/word/glossary/settings.xml" ContentType="application/vnd.openxmlformats-officedocument.wordprocessingml.settings+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word/glossary/styles.xml" ContentType="application/vnd.openxmlformats-officedocument.wordprocessingml.styles+xml"/>
  <Override PartName="/word/glossary/webSettings.xml" ContentType="application/vnd.openxmlformats-officedocument.wordprocessingml.webSettings+xml"/>
  <Override PartName="/word/glossary/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4.xml" ContentType="application/vnd.openxmlformats-officedocument.customXmlProperties+xml"/>
  <Override PartName="/customXml/itemProps3.xml" ContentType="application/vnd.openxmlformats-officedocument.customXmlProperties+xml"/>
  <Override PartName="/customXml/itemProps5.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546147887"/>
        <w:docPartObj>
          <w:docPartGallery w:val="Cover Pages"/>
          <w:docPartUnique/>
        </w:docPartObj>
      </w:sdtPr>
      <w:sdtEndPr>
        <w:rPr>
          <w:noProof/>
        </w:rPr>
      </w:sdtEndPr>
      <w:sdtContent>
        <w:p w14:paraId="6F6D6E15" w14:textId="77777777" w:rsidR="000C28F5" w:rsidRDefault="008330BE">
          <w:r>
            <w:rPr>
              <w:noProof/>
            </w:rPr>
            <w:drawing>
              <wp:anchor distT="0" distB="0" distL="114300" distR="114300" simplePos="0" relativeHeight="251625472" behindDoc="0" locked="0" layoutInCell="1" allowOverlap="1" wp14:anchorId="498F7856" wp14:editId="20086172">
                <wp:simplePos x="0" y="0"/>
                <wp:positionH relativeFrom="margin">
                  <wp:align>right</wp:align>
                </wp:positionH>
                <wp:positionV relativeFrom="paragraph">
                  <wp:posOffset>0</wp:posOffset>
                </wp:positionV>
                <wp:extent cx="1837690" cy="1085850"/>
                <wp:effectExtent l="0" t="0" r="0" b="0"/>
                <wp:wrapTopAndBottom/>
                <wp:docPr id="2" name="Billede 2" descr="https://www.ucn.dk/Files/Billeder/ucn/Om-UCN/Presse/UCN-hovedlogo-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www.ucn.dk/Files/Billeder/ucn/Om-UCN/Presse/UCN-hovedlogo-PN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7690" cy="108585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pPr w:leftFromText="187" w:rightFromText="187" w:horzAnchor="margin" w:tblpXSpec="center" w:tblpY="2881"/>
            <w:tblW w:w="4450" w:type="pct"/>
            <w:tblBorders>
              <w:left w:val="single" w:sz="12" w:space="0" w:color="4472C4" w:themeColor="accent1"/>
            </w:tblBorders>
            <w:tblCellMar>
              <w:left w:w="144" w:type="dxa"/>
              <w:right w:w="115" w:type="dxa"/>
            </w:tblCellMar>
            <w:tblLook w:val="04A0" w:firstRow="1" w:lastRow="0" w:firstColumn="1" w:lastColumn="0" w:noHBand="0" w:noVBand="1"/>
          </w:tblPr>
          <w:tblGrid>
            <w:gridCol w:w="8564"/>
          </w:tblGrid>
          <w:tr w:rsidR="000C28F5" w14:paraId="2F56045E" w14:textId="77777777" w:rsidTr="0070163A">
            <w:sdt>
              <w:sdtPr>
                <w:rPr>
                  <w:i/>
                  <w:color w:val="2F5496" w:themeColor="accent1" w:themeShade="BF"/>
                  <w:sz w:val="24"/>
                  <w:szCs w:val="24"/>
                </w:rPr>
                <w:alias w:val="Firma"/>
                <w:id w:val="13406915"/>
                <w:placeholder>
                  <w:docPart w:val="46DA0C716C5B4BFAAF81D67461BF67BB"/>
                </w:placeholder>
                <w:dataBinding w:prefixMappings="xmlns:ns0='http://schemas.openxmlformats.org/officeDocument/2006/extended-properties'" w:xpath="/ns0:Properties[1]/ns0:Company[1]" w:storeItemID="{6668398D-A668-4E3E-A5EB-62B293D839F1}"/>
                <w:text/>
              </w:sdtPr>
              <w:sdtEndPr/>
              <w:sdtContent>
                <w:tc>
                  <w:tcPr>
                    <w:tcW w:w="8564" w:type="dxa"/>
                    <w:tcMar>
                      <w:top w:w="216" w:type="dxa"/>
                      <w:left w:w="115" w:type="dxa"/>
                      <w:bottom w:w="216" w:type="dxa"/>
                      <w:right w:w="115" w:type="dxa"/>
                    </w:tcMar>
                  </w:tcPr>
                  <w:p w14:paraId="54252053" w14:textId="4F9FF07C" w:rsidR="000C28F5" w:rsidRDefault="008330BE">
                    <w:pPr>
                      <w:pStyle w:val="Ingenafstand"/>
                      <w:rPr>
                        <w:color w:val="2F5496" w:themeColor="accent1" w:themeShade="BF"/>
                        <w:sz w:val="24"/>
                      </w:rPr>
                    </w:pPr>
                    <w:r w:rsidRPr="0070163A">
                      <w:rPr>
                        <w:i/>
                        <w:color w:val="2F5496" w:themeColor="accent1" w:themeShade="BF"/>
                        <w:sz w:val="24"/>
                        <w:szCs w:val="24"/>
                      </w:rPr>
                      <w:t xml:space="preserve">Professionshøjskolen UCN </w:t>
                    </w:r>
                    <w:r w:rsidR="0070163A" w:rsidRPr="0070163A">
                      <w:rPr>
                        <w:i/>
                        <w:color w:val="2F5496" w:themeColor="accent1" w:themeShade="BF"/>
                        <w:sz w:val="24"/>
                        <w:szCs w:val="24"/>
                      </w:rPr>
                      <w:t xml:space="preserve">                                                                      </w:t>
                    </w:r>
                    <w:r w:rsidR="0070163A">
                      <w:rPr>
                        <w:i/>
                        <w:color w:val="2F5496" w:themeColor="accent1" w:themeShade="BF"/>
                        <w:sz w:val="24"/>
                        <w:szCs w:val="24"/>
                      </w:rPr>
                      <w:t xml:space="preserve">               </w:t>
                    </w:r>
                    <w:r w:rsidR="0070163A" w:rsidRPr="0070163A">
                      <w:rPr>
                        <w:i/>
                        <w:color w:val="2F5496" w:themeColor="accent1" w:themeShade="BF"/>
                        <w:sz w:val="24"/>
                        <w:szCs w:val="24"/>
                      </w:rPr>
                      <w:t xml:space="preserve">   </w:t>
                    </w:r>
                    <w:r w:rsidR="005B0200">
                      <w:rPr>
                        <w:i/>
                        <w:color w:val="2F5496" w:themeColor="accent1" w:themeShade="BF"/>
                        <w:sz w:val="24"/>
                        <w:szCs w:val="24"/>
                      </w:rPr>
                      <w:t xml:space="preserve">               IT</w:t>
                    </w:r>
                    <w:r w:rsidR="000A1477">
                      <w:rPr>
                        <w:i/>
                        <w:color w:val="2F5496" w:themeColor="accent1" w:themeShade="BF"/>
                        <w:sz w:val="24"/>
                        <w:szCs w:val="24"/>
                      </w:rPr>
                      <w:t>-</w:t>
                    </w:r>
                    <w:r w:rsidRPr="0070163A">
                      <w:rPr>
                        <w:i/>
                        <w:color w:val="2F5496" w:themeColor="accent1" w:themeShade="BF"/>
                        <w:sz w:val="24"/>
                        <w:szCs w:val="24"/>
                      </w:rPr>
                      <w:t>Uddannelserne</w:t>
                    </w:r>
                    <w:r w:rsidR="0070163A">
                      <w:rPr>
                        <w:i/>
                        <w:color w:val="2F5496" w:themeColor="accent1" w:themeShade="BF"/>
                        <w:sz w:val="24"/>
                        <w:szCs w:val="24"/>
                      </w:rPr>
                      <w:t xml:space="preserve"> </w:t>
                    </w:r>
                    <w:r w:rsidR="0070163A" w:rsidRPr="0070163A">
                      <w:rPr>
                        <w:i/>
                        <w:color w:val="2F5496" w:themeColor="accent1" w:themeShade="BF"/>
                        <w:sz w:val="24"/>
                        <w:szCs w:val="24"/>
                      </w:rPr>
                      <w:t xml:space="preserve">                                                               </w:t>
                    </w:r>
                    <w:r w:rsidR="0070163A">
                      <w:rPr>
                        <w:i/>
                        <w:color w:val="2F5496" w:themeColor="accent1" w:themeShade="BF"/>
                        <w:sz w:val="24"/>
                        <w:szCs w:val="24"/>
                      </w:rPr>
                      <w:t xml:space="preserve">                </w:t>
                    </w:r>
                    <w:r w:rsidR="0070163A" w:rsidRPr="0070163A">
                      <w:rPr>
                        <w:i/>
                        <w:color w:val="2F5496" w:themeColor="accent1" w:themeShade="BF"/>
                        <w:sz w:val="24"/>
                        <w:szCs w:val="24"/>
                      </w:rPr>
                      <w:t xml:space="preserve"> </w:t>
                    </w:r>
                    <w:r w:rsidR="005B0200">
                      <w:rPr>
                        <w:i/>
                        <w:color w:val="2F5496" w:themeColor="accent1" w:themeShade="BF"/>
                        <w:sz w:val="24"/>
                        <w:szCs w:val="24"/>
                      </w:rPr>
                      <w:t xml:space="preserve">                   </w:t>
                    </w:r>
                    <w:r w:rsidR="00411190" w:rsidRPr="0070163A">
                      <w:rPr>
                        <w:i/>
                        <w:color w:val="2F5496" w:themeColor="accent1" w:themeShade="BF"/>
                        <w:sz w:val="24"/>
                        <w:szCs w:val="24"/>
                      </w:rPr>
                      <w:t>Datamatiker</w:t>
                    </w:r>
                    <w:r w:rsidR="0070163A">
                      <w:rPr>
                        <w:i/>
                        <w:color w:val="2F5496" w:themeColor="accent1" w:themeShade="BF"/>
                        <w:sz w:val="24"/>
                        <w:szCs w:val="24"/>
                      </w:rPr>
                      <w:t xml:space="preserve">                                                                                                                    </w:t>
                    </w:r>
                    <w:r w:rsidR="00411190" w:rsidRPr="0070163A">
                      <w:rPr>
                        <w:i/>
                        <w:color w:val="2F5496" w:themeColor="accent1" w:themeShade="BF"/>
                        <w:sz w:val="24"/>
                        <w:szCs w:val="24"/>
                      </w:rPr>
                      <w:t>&lt;&lt;hold&gt;&gt;</w:t>
                    </w:r>
                  </w:p>
                </w:tc>
              </w:sdtContent>
            </w:sdt>
          </w:tr>
          <w:tr w:rsidR="000C28F5" w14:paraId="195D64D2" w14:textId="77777777" w:rsidTr="0070163A">
            <w:tc>
              <w:tcPr>
                <w:tcW w:w="8564" w:type="dxa"/>
              </w:tcPr>
              <w:sdt>
                <w:sdtPr>
                  <w:rPr>
                    <w:rFonts w:asciiTheme="majorHAnsi" w:eastAsiaTheme="majorEastAsia" w:hAnsiTheme="majorHAnsi" w:cstheme="majorBidi"/>
                    <w:color w:val="4472C4" w:themeColor="accent1"/>
                    <w:sz w:val="88"/>
                    <w:szCs w:val="88"/>
                  </w:rPr>
                  <w:alias w:val="Titel"/>
                  <w:id w:val="13406919"/>
                  <w:placeholder>
                    <w:docPart w:val="DDB17E03F8014276A997439B9B4A9D21"/>
                  </w:placeholder>
                  <w:dataBinding w:prefixMappings="xmlns:ns0='http://schemas.openxmlformats.org/package/2006/metadata/core-properties' xmlns:ns1='http://purl.org/dc/elements/1.1/'" w:xpath="/ns0:coreProperties[1]/ns1:title[1]" w:storeItemID="{6C3C8BC8-F283-45AE-878A-BAB7291924A1}"/>
                  <w:text/>
                </w:sdtPr>
                <w:sdtEndPr/>
                <w:sdtContent>
                  <w:p w14:paraId="11F2596D" w14:textId="0F0859F1" w:rsidR="000C28F5" w:rsidRDefault="008904C0">
                    <w:pPr>
                      <w:pStyle w:val="Ingenafstand"/>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Eksempel-</w:t>
                    </w:r>
                    <w:r w:rsidR="00E6306E">
                      <w:rPr>
                        <w:rFonts w:asciiTheme="majorHAnsi" w:eastAsiaTheme="majorEastAsia" w:hAnsiTheme="majorHAnsi" w:cstheme="majorBidi"/>
                        <w:color w:val="4472C4" w:themeColor="accent1"/>
                        <w:sz w:val="88"/>
                        <w:szCs w:val="88"/>
                      </w:rPr>
                      <w:t>Forside med t</w:t>
                    </w:r>
                    <w:r w:rsidR="005B0200">
                      <w:rPr>
                        <w:rFonts w:asciiTheme="majorHAnsi" w:eastAsiaTheme="majorEastAsia" w:hAnsiTheme="majorHAnsi" w:cstheme="majorBidi"/>
                        <w:color w:val="4472C4" w:themeColor="accent1"/>
                        <w:sz w:val="88"/>
                        <w:szCs w:val="88"/>
                      </w:rPr>
                      <w:t>itel</w:t>
                    </w:r>
                  </w:p>
                </w:sdtContent>
              </w:sdt>
            </w:tc>
          </w:tr>
          <w:tr w:rsidR="000C28F5" w14:paraId="0285AAF5" w14:textId="77777777" w:rsidTr="0070163A">
            <w:sdt>
              <w:sdtPr>
                <w:rPr>
                  <w:color w:val="2F5496" w:themeColor="accent1" w:themeShade="BF"/>
                  <w:szCs w:val="24"/>
                </w:rPr>
                <w:alias w:val="Undertitel"/>
                <w:id w:val="13406923"/>
                <w:placeholder>
                  <w:docPart w:val="12004E6C9A3D4653848C16D8B71619D4"/>
                </w:placeholder>
                <w:dataBinding w:prefixMappings="xmlns:ns0='http://schemas.openxmlformats.org/package/2006/metadata/core-properties' xmlns:ns1='http://purl.org/dc/elements/1.1/'" w:xpath="/ns0:coreProperties[1]/ns1:subject[1]" w:storeItemID="{6C3C8BC8-F283-45AE-878A-BAB7291924A1}"/>
                <w:text/>
              </w:sdtPr>
              <w:sdtEndPr/>
              <w:sdtContent>
                <w:tc>
                  <w:tcPr>
                    <w:tcW w:w="8564" w:type="dxa"/>
                    <w:tcMar>
                      <w:top w:w="216" w:type="dxa"/>
                      <w:left w:w="115" w:type="dxa"/>
                      <w:bottom w:w="216" w:type="dxa"/>
                      <w:right w:w="115" w:type="dxa"/>
                    </w:tcMar>
                  </w:tcPr>
                  <w:p w14:paraId="2EF184F0" w14:textId="17AA5EE2" w:rsidR="000C28F5" w:rsidRDefault="008904C0">
                    <w:pPr>
                      <w:pStyle w:val="Ingenafstand"/>
                      <w:rPr>
                        <w:color w:val="2F5496" w:themeColor="accent1" w:themeShade="BF"/>
                        <w:sz w:val="24"/>
                      </w:rPr>
                    </w:pPr>
                    <w:r w:rsidRPr="008904C0">
                      <w:rPr>
                        <w:color w:val="2F5496" w:themeColor="accent1" w:themeShade="BF"/>
                        <w:szCs w:val="24"/>
                      </w:rPr>
                      <w:t>Eksempel på forside til rapport og 2 eksempler på titelblad – må frit benyttes</w:t>
                    </w:r>
                  </w:p>
                </w:tc>
              </w:sdtContent>
            </w:sdt>
          </w:tr>
        </w:tbl>
        <w:tbl>
          <w:tblPr>
            <w:tblpPr w:leftFromText="187" w:rightFromText="187" w:horzAnchor="margin" w:tblpXSpec="center" w:tblpYSpec="bottom"/>
            <w:tblW w:w="4372" w:type="pct"/>
            <w:tblLook w:val="04A0" w:firstRow="1" w:lastRow="0" w:firstColumn="1" w:lastColumn="0" w:noHBand="0" w:noVBand="1"/>
          </w:tblPr>
          <w:tblGrid>
            <w:gridCol w:w="8427"/>
          </w:tblGrid>
          <w:tr w:rsidR="000C28F5" w14:paraId="4EFDAE4C" w14:textId="77777777" w:rsidTr="0070163A">
            <w:tc>
              <w:tcPr>
                <w:tcW w:w="8428" w:type="dxa"/>
                <w:tcMar>
                  <w:top w:w="216" w:type="dxa"/>
                  <w:left w:w="115" w:type="dxa"/>
                  <w:bottom w:w="216" w:type="dxa"/>
                  <w:right w:w="115" w:type="dxa"/>
                </w:tcMar>
              </w:tcPr>
              <w:sdt>
                <w:sdtPr>
                  <w:rPr>
                    <w:color w:val="4472C4" w:themeColor="accent1"/>
                    <w:sz w:val="28"/>
                    <w:szCs w:val="28"/>
                  </w:rPr>
                  <w:alias w:val="Forfatter"/>
                  <w:id w:val="13406928"/>
                  <w:placeholder>
                    <w:docPart w:val="1B64FBFFD7F74780A668B6A240494480"/>
                  </w:placeholder>
                  <w:dataBinding w:prefixMappings="xmlns:ns0='http://schemas.openxmlformats.org/package/2006/metadata/core-properties' xmlns:ns1='http://purl.org/dc/elements/1.1/'" w:xpath="/ns0:coreProperties[1]/ns1:creator[1]" w:storeItemID="{6C3C8BC8-F283-45AE-878A-BAB7291924A1}"/>
                  <w:text/>
                </w:sdtPr>
                <w:sdtEndPr/>
                <w:sdtContent>
                  <w:p w14:paraId="5CFC1C38" w14:textId="3D6A22D4" w:rsidR="000C28F5" w:rsidRDefault="00FC597B">
                    <w:pPr>
                      <w:pStyle w:val="Ingenafstand"/>
                      <w:rPr>
                        <w:color w:val="4472C4" w:themeColor="accent1"/>
                        <w:sz w:val="28"/>
                        <w:szCs w:val="28"/>
                      </w:rPr>
                    </w:pPr>
                    <w:r>
                      <w:rPr>
                        <w:color w:val="4472C4" w:themeColor="accent1"/>
                        <w:sz w:val="28"/>
                        <w:szCs w:val="28"/>
                      </w:rPr>
                      <w:t>(</w:t>
                    </w:r>
                    <w:r w:rsidRPr="00BF360A">
                      <w:rPr>
                        <w:color w:val="4472C4" w:themeColor="accent1"/>
                        <w:sz w:val="28"/>
                        <w:szCs w:val="28"/>
                      </w:rPr>
                      <w:t>&lt;&lt;Projektdeltagernavn&gt;&gt;</w:t>
                    </w:r>
                    <w:r w:rsidRPr="000A1477">
                      <w:rPr>
                        <w:color w:val="4472C4" w:themeColor="accent1"/>
                        <w:sz w:val="28"/>
                        <w:szCs w:val="28"/>
                      </w:rPr>
                      <w:t>, &lt;&lt;Projektdeltagernavn&gt;&gt;, &lt;&lt;Projektdeltagernavn&gt;&gt;, &lt;&lt;Projektdeltagernavn&gt;&gt;</w:t>
                    </w:r>
                    <w:r>
                      <w:rPr>
                        <w:color w:val="4472C4" w:themeColor="accent1"/>
                        <w:sz w:val="28"/>
                        <w:szCs w:val="28"/>
                      </w:rPr>
                      <w:t>)</w:t>
                    </w:r>
                  </w:p>
                </w:sdtContent>
              </w:sdt>
              <w:sdt>
                <w:sdtPr>
                  <w:rPr>
                    <w:color w:val="4472C4" w:themeColor="accent1"/>
                    <w:sz w:val="28"/>
                    <w:szCs w:val="28"/>
                  </w:rPr>
                  <w:alias w:val="Dato"/>
                  <w:tag w:val="Dato"/>
                  <w:id w:val="13406932"/>
                  <w:placeholder>
                    <w:docPart w:val="ADD8706AF20642DC97ADA3E46C355153"/>
                  </w:placeholder>
                  <w:dataBinding w:prefixMappings="xmlns:ns0='http://schemas.microsoft.com/office/2006/coverPageProps'" w:xpath="/ns0:CoverPageProperties[1]/ns0:PublishDate[1]" w:storeItemID="{55AF091B-3C7A-41E3-B477-F2FDAA23CFDA}"/>
                  <w:date w:fullDate="2019-03-29T00:00:00Z">
                    <w:dateFormat w:val="dd-MM-yyyy"/>
                    <w:lid w:val="da-DK"/>
                    <w:storeMappedDataAs w:val="dateTime"/>
                    <w:calendar w:val="gregorian"/>
                  </w:date>
                </w:sdtPr>
                <w:sdtEndPr/>
                <w:sdtContent>
                  <w:p w14:paraId="4ED3786C" w14:textId="3FF13240" w:rsidR="000C28F5" w:rsidRDefault="00FC597B">
                    <w:pPr>
                      <w:pStyle w:val="Ingenafstand"/>
                      <w:rPr>
                        <w:color w:val="4472C4" w:themeColor="accent1"/>
                        <w:sz w:val="28"/>
                        <w:szCs w:val="28"/>
                      </w:rPr>
                    </w:pPr>
                    <w:r>
                      <w:rPr>
                        <w:color w:val="4472C4" w:themeColor="accent1"/>
                        <w:sz w:val="28"/>
                        <w:szCs w:val="28"/>
                      </w:rPr>
                      <w:t>29-03-2019</w:t>
                    </w:r>
                  </w:p>
                </w:sdtContent>
              </w:sdt>
              <w:p w14:paraId="21BF9D2E" w14:textId="77777777" w:rsidR="000C28F5" w:rsidRDefault="000C28F5">
                <w:pPr>
                  <w:pStyle w:val="Ingenafstand"/>
                  <w:rPr>
                    <w:color w:val="4472C4" w:themeColor="accent1"/>
                  </w:rPr>
                </w:pPr>
              </w:p>
            </w:tc>
          </w:tr>
        </w:tbl>
        <w:p w14:paraId="75148979" w14:textId="340EAB5B" w:rsidR="000C28F5" w:rsidRDefault="000C28F5">
          <w:pPr>
            <w:spacing w:after="160" w:line="259" w:lineRule="auto"/>
            <w:rPr>
              <w:noProof/>
            </w:rPr>
          </w:pPr>
          <w:r>
            <w:rPr>
              <w:noProof/>
            </w:rPr>
            <w:br w:type="page"/>
          </w:r>
        </w:p>
      </w:sdtContent>
    </w:sdt>
    <w:p w14:paraId="6F77F23C" w14:textId="4288B95F" w:rsidR="00FD52C9" w:rsidRDefault="00FD52C9" w:rsidP="00FD52C9">
      <w:pPr>
        <w:pStyle w:val="Titel"/>
      </w:pPr>
      <w:r>
        <w:rPr>
          <w:noProof/>
        </w:rPr>
        <w:lastRenderedPageBreak/>
        <w:drawing>
          <wp:anchor distT="0" distB="0" distL="114300" distR="114300" simplePos="0" relativeHeight="251629568" behindDoc="1" locked="0" layoutInCell="1" allowOverlap="1" wp14:anchorId="62BCC62D" wp14:editId="123C486F">
            <wp:simplePos x="0" y="0"/>
            <wp:positionH relativeFrom="margin">
              <wp:align>right</wp:align>
            </wp:positionH>
            <wp:positionV relativeFrom="paragraph">
              <wp:posOffset>0</wp:posOffset>
            </wp:positionV>
            <wp:extent cx="1121533" cy="627797"/>
            <wp:effectExtent l="0" t="0" r="2540" b="1270"/>
            <wp:wrapTopAndBottom/>
            <wp:docPr id="1098" name="Picture 1098"/>
            <wp:cNvGraphicFramePr/>
            <a:graphic xmlns:a="http://schemas.openxmlformats.org/drawingml/2006/main">
              <a:graphicData uri="http://schemas.openxmlformats.org/drawingml/2006/picture">
                <pic:pic xmlns:pic="http://schemas.openxmlformats.org/drawingml/2006/picture">
                  <pic:nvPicPr>
                    <pic:cNvPr id="1098" name="Picture 1098"/>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21533" cy="627797"/>
                    </a:xfrm>
                    <a:prstGeom prst="rect">
                      <a:avLst/>
                    </a:prstGeom>
                  </pic:spPr>
                </pic:pic>
              </a:graphicData>
            </a:graphic>
            <wp14:sizeRelH relativeFrom="page">
              <wp14:pctWidth>0</wp14:pctWidth>
            </wp14:sizeRelH>
            <wp14:sizeRelV relativeFrom="page">
              <wp14:pctHeight>0</wp14:pctHeight>
            </wp14:sizeRelV>
          </wp:anchor>
        </w:drawing>
      </w:r>
      <w:r>
        <w:t>&lt;&lt;</w:t>
      </w:r>
      <w:r w:rsidR="00255C59">
        <w:t>Eksempel -</w:t>
      </w:r>
      <w:r w:rsidR="000D580C">
        <w:t>Titelblad med t</w:t>
      </w:r>
      <w:r w:rsidR="0037550A" w:rsidRPr="0037550A">
        <w:t>itel</w:t>
      </w:r>
      <w:r w:rsidR="000D580C">
        <w:t xml:space="preserve"> (1)</w:t>
      </w:r>
      <w:r>
        <w:t xml:space="preserve">&gt;&gt; </w:t>
      </w:r>
      <w:r w:rsidR="00C5037D">
        <w:fldChar w:fldCharType="begin" w:fldLock="1"/>
      </w:r>
      <w:r w:rsidR="0008471A">
        <w:instrText>ADDIN CSL_CITATION {"citationItems":[{"id":"ITEM-1","itemData":{"author":[{"dropping-particle":"","family":"Nordbjerg","given":"Finn","non-dropping-particle":"","parse-names":false,"suffix":""},{"dropping-particle":"","family":"Nielsen","given":"Rie","non-dropping-particle":"","parse-names":false,"suffix":""}],"id":"ITEM-1","issue":"August","issued":{"date-parts":[["2011"]]},"number-of-pages":"1-10","title":"Vejledning i Rapportskrivning University College Nordjylland Teknologi og Business : IT Uddannelserne","type":"report"},"uris":["http://www.mendeley.com/documents/?uuid=2576a1a7-d408-41c1-aa28-1b051371757f"]}],"mendeley":{"formattedCitation":"[1]","plainTextFormattedCitation":"[1]","previouslyFormattedCitation":"[1]"},"properties":{"noteIndex":0},"schema":"https://github.com/citation-style-language/schema/raw/master/csl-citation.json"}</w:instrText>
      </w:r>
      <w:r w:rsidR="00C5037D">
        <w:fldChar w:fldCharType="separate"/>
      </w:r>
      <w:r w:rsidR="00C5037D" w:rsidRPr="00C5037D">
        <w:rPr>
          <w:noProof/>
        </w:rPr>
        <w:t>[1]</w:t>
      </w:r>
      <w:r w:rsidR="00C5037D">
        <w:fldChar w:fldCharType="end"/>
      </w:r>
    </w:p>
    <w:p w14:paraId="20A8527E" w14:textId="77777777" w:rsidR="00FD52C9" w:rsidRDefault="00FD52C9" w:rsidP="00FD52C9">
      <w:pPr>
        <w:spacing w:after="0"/>
      </w:pPr>
    </w:p>
    <w:p w14:paraId="2FEAEE6E" w14:textId="694B1B6D" w:rsidR="009A78B5" w:rsidRDefault="009A78B5" w:rsidP="00FD52C9">
      <w:pPr>
        <w:pStyle w:val="Titel"/>
      </w:pPr>
      <w:r w:rsidRPr="009A78B5">
        <w:t xml:space="preserve">Professionshøjskolen UCN </w:t>
      </w:r>
    </w:p>
    <w:p w14:paraId="62C9B505" w14:textId="5143BA38" w:rsidR="00624374" w:rsidRPr="00654C64" w:rsidRDefault="00624374" w:rsidP="00555DED">
      <w:pPr>
        <w:spacing w:after="197"/>
        <w:ind w:left="-6"/>
        <w:rPr>
          <w:rStyle w:val="Svagfremhvning"/>
          <w:sz w:val="32"/>
          <w:szCs w:val="32"/>
        </w:rPr>
      </w:pPr>
      <w:r w:rsidRPr="00654C64">
        <w:rPr>
          <w:rStyle w:val="Svagfremhvning"/>
          <w:sz w:val="32"/>
          <w:szCs w:val="32"/>
        </w:rPr>
        <w:t>IT-uddannelserne</w:t>
      </w:r>
    </w:p>
    <w:p w14:paraId="6F327075" w14:textId="6B3BBB88" w:rsidR="00555DED" w:rsidRPr="00EE40B7" w:rsidRDefault="00555DED" w:rsidP="00555DED">
      <w:pPr>
        <w:pStyle w:val="Titel"/>
        <w:rPr>
          <w:sz w:val="48"/>
          <w:szCs w:val="48"/>
        </w:rPr>
      </w:pPr>
      <w:r w:rsidRPr="00EE40B7">
        <w:rPr>
          <w:sz w:val="48"/>
          <w:szCs w:val="48"/>
        </w:rPr>
        <w:t xml:space="preserve">Datamatiker </w:t>
      </w:r>
    </w:p>
    <w:p w14:paraId="7D112B11" w14:textId="17965C4D" w:rsidR="00555DED" w:rsidRPr="00FD52C9" w:rsidRDefault="0037550A" w:rsidP="00555DED">
      <w:pPr>
        <w:spacing w:after="197"/>
        <w:ind w:left="-6" w:hanging="11"/>
        <w:rPr>
          <w:rStyle w:val="Svagfremhvning"/>
          <w:sz w:val="32"/>
          <w:szCs w:val="32"/>
        </w:rPr>
      </w:pPr>
      <w:r>
        <w:rPr>
          <w:rStyle w:val="Svagfremhvning"/>
          <w:sz w:val="32"/>
          <w:szCs w:val="32"/>
        </w:rPr>
        <w:t xml:space="preserve">Hold: </w:t>
      </w:r>
      <w:r w:rsidR="00555DED" w:rsidRPr="00FD52C9">
        <w:rPr>
          <w:rStyle w:val="Svagfremhvning"/>
          <w:sz w:val="32"/>
          <w:szCs w:val="32"/>
        </w:rPr>
        <w:t>&lt;&lt;Hold&gt;&gt;</w:t>
      </w:r>
    </w:p>
    <w:p w14:paraId="330D3AF6" w14:textId="1FBA2554" w:rsidR="0037550A" w:rsidRDefault="0037550A" w:rsidP="000A1477">
      <w:pPr>
        <w:spacing w:after="0"/>
        <w:ind w:left="-6" w:hanging="11"/>
        <w:rPr>
          <w:rStyle w:val="Svagfremhvning"/>
          <w:sz w:val="32"/>
          <w:szCs w:val="32"/>
        </w:rPr>
      </w:pPr>
      <w:r>
        <w:rPr>
          <w:rStyle w:val="Svagfremhvning"/>
          <w:sz w:val="32"/>
          <w:szCs w:val="32"/>
        </w:rPr>
        <w:t>Projektdeltagere:</w:t>
      </w:r>
    </w:p>
    <w:p w14:paraId="142A705F" w14:textId="313481ED" w:rsidR="00FD52C9" w:rsidRDefault="000A1477" w:rsidP="000A1477">
      <w:pPr>
        <w:spacing w:after="0"/>
        <w:ind w:left="-6" w:hanging="11"/>
        <w:rPr>
          <w:rStyle w:val="Svagfremhvning"/>
          <w:sz w:val="32"/>
          <w:szCs w:val="32"/>
        </w:rPr>
      </w:pPr>
      <w:r>
        <w:rPr>
          <w:rStyle w:val="Svagfremhvning"/>
          <w:sz w:val="32"/>
          <w:szCs w:val="32"/>
        </w:rPr>
        <w:t>&lt;&lt;Projektdeltagernavn&gt;&gt;</w:t>
      </w:r>
    </w:p>
    <w:p w14:paraId="77C57DBA" w14:textId="77777777" w:rsidR="000A1477" w:rsidRPr="000A1477" w:rsidRDefault="000A1477" w:rsidP="000A1477">
      <w:pPr>
        <w:spacing w:after="0"/>
        <w:ind w:left="-6" w:hanging="11"/>
        <w:rPr>
          <w:rStyle w:val="Svagfremhvning"/>
          <w:sz w:val="32"/>
          <w:szCs w:val="32"/>
        </w:rPr>
      </w:pPr>
      <w:r>
        <w:rPr>
          <w:rStyle w:val="Svagfremhvning"/>
          <w:sz w:val="32"/>
          <w:szCs w:val="32"/>
        </w:rPr>
        <w:t>&lt;&lt;Projektdeltagernavn&gt;&gt;</w:t>
      </w:r>
    </w:p>
    <w:p w14:paraId="6E754373" w14:textId="58056775" w:rsidR="000A1477" w:rsidRPr="000A1477" w:rsidRDefault="000A1477" w:rsidP="000A1477">
      <w:pPr>
        <w:spacing w:after="0"/>
        <w:ind w:left="-6" w:hanging="11"/>
        <w:rPr>
          <w:rStyle w:val="Svagfremhvning"/>
          <w:sz w:val="32"/>
          <w:szCs w:val="32"/>
        </w:rPr>
      </w:pPr>
      <w:r>
        <w:rPr>
          <w:rStyle w:val="Svagfremhvning"/>
          <w:sz w:val="32"/>
          <w:szCs w:val="32"/>
        </w:rPr>
        <w:t>&lt;&lt;Projektdeltagernavn&gt;&gt;</w:t>
      </w:r>
    </w:p>
    <w:p w14:paraId="23A98EC9" w14:textId="77777777" w:rsidR="000A1477" w:rsidRPr="000A1477" w:rsidRDefault="000A1477" w:rsidP="000A1477">
      <w:pPr>
        <w:spacing w:after="197"/>
        <w:ind w:left="-6" w:hanging="11"/>
        <w:rPr>
          <w:rStyle w:val="Svagfremhvning"/>
          <w:sz w:val="32"/>
          <w:szCs w:val="32"/>
        </w:rPr>
      </w:pPr>
      <w:r>
        <w:rPr>
          <w:rStyle w:val="Svagfremhvning"/>
          <w:sz w:val="32"/>
          <w:szCs w:val="32"/>
        </w:rPr>
        <w:t>&lt;&lt;Projektdeltagernavn&gt;&gt;</w:t>
      </w:r>
    </w:p>
    <w:p w14:paraId="0F6BB80E" w14:textId="41248D65" w:rsidR="00E92B93" w:rsidRPr="000A1477" w:rsidRDefault="00E92B93" w:rsidP="00E92B93">
      <w:pPr>
        <w:spacing w:after="197"/>
        <w:ind w:left="-6" w:hanging="11"/>
        <w:rPr>
          <w:rStyle w:val="Svagfremhvning"/>
          <w:sz w:val="32"/>
          <w:szCs w:val="32"/>
        </w:rPr>
      </w:pPr>
      <w:r>
        <w:rPr>
          <w:rStyle w:val="Svagfremhvning"/>
          <w:sz w:val="32"/>
          <w:szCs w:val="32"/>
        </w:rPr>
        <w:t>Vejleder: &lt;&lt;Vejledernavn&gt;&gt;</w:t>
      </w:r>
    </w:p>
    <w:p w14:paraId="0018B783" w14:textId="13E08F48" w:rsidR="000A1477" w:rsidRDefault="000A1477" w:rsidP="000A1477">
      <w:pPr>
        <w:pStyle w:val="Overskrift1"/>
      </w:pPr>
      <w:bookmarkStart w:id="0" w:name="_Toc532202061"/>
      <w:r>
        <w:t>Abstract/Resume</w:t>
      </w:r>
      <w:bookmarkEnd w:id="0"/>
    </w:p>
    <w:p w14:paraId="14A2B12F" w14:textId="77777777" w:rsidR="0037550A" w:rsidRDefault="006F0C09" w:rsidP="0037550A">
      <w:pPr>
        <w:spacing w:after="12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25655353" w14:textId="26B45961" w:rsidR="00287AE3" w:rsidRDefault="006F0C09" w:rsidP="007E41E8">
      <w:pPr>
        <w:spacing w:after="120"/>
        <w:rPr>
          <w:noProof/>
        </w:rPr>
      </w:pPr>
      <w:r>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r w:rsidR="007F4C72">
        <w:rPr>
          <w:noProof/>
        </w:rPr>
        <w:t>(10-15 linier)</w:t>
      </w:r>
    </w:p>
    <w:p w14:paraId="5E499A47" w14:textId="77777777" w:rsidR="00EB4112" w:rsidRPr="00662181" w:rsidRDefault="00EB4112" w:rsidP="00EB4112">
      <w:pPr>
        <w:spacing w:after="0"/>
        <w:ind w:left="-6" w:hanging="11"/>
        <w:rPr>
          <w:rStyle w:val="Svagfremhvning"/>
          <w:sz w:val="28"/>
          <w:szCs w:val="28"/>
          <w:lang w:val="en-US"/>
        </w:rPr>
      </w:pPr>
      <w:r w:rsidRPr="00662181">
        <w:rPr>
          <w:rStyle w:val="Svagfremhvning"/>
          <w:sz w:val="28"/>
          <w:szCs w:val="28"/>
          <w:lang w:val="en-US"/>
        </w:rPr>
        <w:t>Repository path:&lt;&lt;</w:t>
      </w:r>
      <w:r>
        <w:rPr>
          <w:rStyle w:val="Svagfremhvning"/>
          <w:sz w:val="28"/>
          <w:szCs w:val="28"/>
          <w:lang w:val="en-US"/>
        </w:rPr>
        <w:t>p</w:t>
      </w:r>
      <w:r w:rsidRPr="00662181">
        <w:rPr>
          <w:rStyle w:val="Svagfremhvning"/>
          <w:sz w:val="28"/>
          <w:szCs w:val="28"/>
          <w:lang w:val="en-US"/>
        </w:rPr>
        <w:t>ath name&gt;&gt;</w:t>
      </w:r>
    </w:p>
    <w:p w14:paraId="48B07135" w14:textId="77777777" w:rsidR="00EB4112" w:rsidRPr="00662181" w:rsidRDefault="00EB4112" w:rsidP="00EB4112">
      <w:pPr>
        <w:spacing w:after="0"/>
        <w:ind w:left="-6" w:hanging="11"/>
        <w:rPr>
          <w:rStyle w:val="Svagfremhvning"/>
          <w:sz w:val="28"/>
          <w:szCs w:val="28"/>
          <w:lang w:val="en-US"/>
        </w:rPr>
      </w:pPr>
      <w:r w:rsidRPr="00662181">
        <w:rPr>
          <w:rStyle w:val="Svagfremhvning"/>
          <w:sz w:val="28"/>
          <w:szCs w:val="28"/>
          <w:lang w:val="en-US"/>
        </w:rPr>
        <w:t>Repository number:&lt;&lt;version no&gt;&gt;</w:t>
      </w:r>
    </w:p>
    <w:p w14:paraId="738B1A00" w14:textId="4BF3E10B" w:rsidR="0037550A" w:rsidRDefault="00F22F68" w:rsidP="00E92B93">
      <w:pPr>
        <w:pStyle w:val="Undertitel"/>
        <w:rPr>
          <w:sz w:val="32"/>
          <w:szCs w:val="32"/>
        </w:rPr>
      </w:pPr>
      <w:r w:rsidRPr="00F22F68">
        <w:rPr>
          <w:sz w:val="32"/>
          <w:szCs w:val="32"/>
        </w:rPr>
        <w:t xml:space="preserve">Antal normalsider/anslag: </w:t>
      </w:r>
      <w:proofErr w:type="gramStart"/>
      <w:r w:rsidRPr="00F22F68">
        <w:rPr>
          <w:sz w:val="32"/>
          <w:szCs w:val="32"/>
        </w:rPr>
        <w:t>X,X</w:t>
      </w:r>
      <w:proofErr w:type="gramEnd"/>
      <w:r w:rsidR="007E41E8">
        <w:rPr>
          <w:rStyle w:val="Fodnotehenvisning"/>
          <w:sz w:val="32"/>
          <w:szCs w:val="32"/>
        </w:rPr>
        <w:footnoteReference w:id="1"/>
      </w:r>
      <w:r w:rsidRPr="00F22F68">
        <w:rPr>
          <w:sz w:val="32"/>
          <w:szCs w:val="32"/>
        </w:rPr>
        <w:t xml:space="preserve"> sider/XXXXX anslag</w:t>
      </w:r>
      <w:r w:rsidRPr="00F22F68">
        <w:rPr>
          <w:rStyle w:val="Fodnotehenvisning"/>
          <w:sz w:val="32"/>
          <w:szCs w:val="32"/>
        </w:rPr>
        <w:footnoteReference w:id="2"/>
      </w:r>
    </w:p>
    <w:p w14:paraId="19C55939" w14:textId="716F8C39" w:rsidR="00702166" w:rsidRDefault="00702166" w:rsidP="00702166">
      <w:pPr>
        <w:pStyle w:val="Titel"/>
      </w:pPr>
      <w:r>
        <w:rPr>
          <w:noProof/>
        </w:rPr>
        <w:lastRenderedPageBreak/>
        <w:drawing>
          <wp:anchor distT="0" distB="0" distL="114300" distR="114300" simplePos="0" relativeHeight="251644928" behindDoc="1" locked="0" layoutInCell="1" allowOverlap="1" wp14:anchorId="4D801E03" wp14:editId="5F635DFE">
            <wp:simplePos x="0" y="0"/>
            <wp:positionH relativeFrom="margin">
              <wp:align>right</wp:align>
            </wp:positionH>
            <wp:positionV relativeFrom="paragraph">
              <wp:posOffset>0</wp:posOffset>
            </wp:positionV>
            <wp:extent cx="1121533" cy="627797"/>
            <wp:effectExtent l="0" t="0" r="2540" b="1270"/>
            <wp:wrapTopAndBottom/>
            <wp:docPr id="1" name="Picture 1098"/>
            <wp:cNvGraphicFramePr/>
            <a:graphic xmlns:a="http://schemas.openxmlformats.org/drawingml/2006/main">
              <a:graphicData uri="http://schemas.openxmlformats.org/drawingml/2006/picture">
                <pic:pic xmlns:pic="http://schemas.openxmlformats.org/drawingml/2006/picture">
                  <pic:nvPicPr>
                    <pic:cNvPr id="1098" name="Picture 1098"/>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21533" cy="627797"/>
                    </a:xfrm>
                    <a:prstGeom prst="rect">
                      <a:avLst/>
                    </a:prstGeom>
                  </pic:spPr>
                </pic:pic>
              </a:graphicData>
            </a:graphic>
            <wp14:sizeRelH relativeFrom="page">
              <wp14:pctWidth>0</wp14:pctWidth>
            </wp14:sizeRelH>
            <wp14:sizeRelV relativeFrom="page">
              <wp14:pctHeight>0</wp14:pctHeight>
            </wp14:sizeRelV>
          </wp:anchor>
        </w:drawing>
      </w:r>
      <w:r>
        <w:t>&lt;&lt;</w:t>
      </w:r>
      <w:bookmarkStart w:id="1" w:name="_Hlk532197877"/>
      <w:r w:rsidR="00227E30">
        <w:t>Eksempel -</w:t>
      </w:r>
      <w:r w:rsidR="000D580C">
        <w:t>Titelblad med t</w:t>
      </w:r>
      <w:r w:rsidR="000D580C" w:rsidRPr="0037550A">
        <w:t>itel</w:t>
      </w:r>
      <w:r w:rsidR="000D580C">
        <w:t xml:space="preserve"> </w:t>
      </w:r>
      <w:r>
        <w:t>(2)</w:t>
      </w:r>
      <w:r w:rsidRPr="0037550A">
        <w:t xml:space="preserve"> </w:t>
      </w:r>
      <w:bookmarkEnd w:id="1"/>
      <w:r>
        <w:t>&gt;&gt;</w:t>
      </w:r>
      <w:r w:rsidR="00C5037D">
        <w:fldChar w:fldCharType="begin" w:fldLock="1"/>
      </w:r>
      <w:r w:rsidR="00C5037D">
        <w:instrText>ADDIN CSL_CITATION {"citationItems":[{"id":"ITEM-1","itemData":{"author":[{"dropping-particle":"","family":"Nordbjerg","given":"Finn","non-dropping-particle":"","parse-names":false,"suffix":""},{"dropping-particle":"","family":"Nielsen","given":"Rie","non-dropping-particle":"","parse-names":false,"suffix":""}],"id":"ITEM-1","issue":"August","issued":{"date-parts":[["2011"]]},"number-of-pages":"1-10","title":"Vejledning i Rapportskrivning University College Nordjylland Teknologi og Business : IT Uddannelserne","type":"report"},"uris":["http://www.mendeley.com/documents/?uuid=2576a1a7-d408-41c1-aa28-1b051371757f"]}],"mendeley":{"formattedCitation":"[1]","plainTextFormattedCitation":"[1]","previouslyFormattedCitation":"[1]"},"properties":{"noteIndex":0},"schema":"https://github.com/citation-style-language/schema/raw/master/csl-citation.json"}</w:instrText>
      </w:r>
      <w:r w:rsidR="00C5037D">
        <w:fldChar w:fldCharType="separate"/>
      </w:r>
      <w:r w:rsidR="00C5037D" w:rsidRPr="00C5037D">
        <w:rPr>
          <w:noProof/>
        </w:rPr>
        <w:t>[1]</w:t>
      </w:r>
      <w:r w:rsidR="00C5037D">
        <w:fldChar w:fldCharType="end"/>
      </w:r>
      <w:r>
        <w:t xml:space="preserve"> </w:t>
      </w:r>
    </w:p>
    <w:p w14:paraId="6E5C871B" w14:textId="4C69E2BB" w:rsidR="00702166" w:rsidRDefault="00702166" w:rsidP="00702166">
      <w:pPr>
        <w:spacing w:after="0"/>
      </w:pPr>
    </w:p>
    <w:p w14:paraId="6EB80E9E" w14:textId="7358411D" w:rsidR="00702166" w:rsidRDefault="00702166" w:rsidP="00702166">
      <w:pPr>
        <w:pStyle w:val="Titel"/>
      </w:pPr>
      <w:r w:rsidRPr="009A78B5">
        <w:t xml:space="preserve">Professionshøjskolen UCN </w:t>
      </w:r>
    </w:p>
    <w:p w14:paraId="2615AE53" w14:textId="2F231F1B" w:rsidR="00702166" w:rsidRPr="00654C64" w:rsidRDefault="00702166" w:rsidP="00702166">
      <w:pPr>
        <w:spacing w:after="197"/>
        <w:ind w:left="-6"/>
        <w:rPr>
          <w:rStyle w:val="Svagfremhvning"/>
          <w:sz w:val="32"/>
          <w:szCs w:val="32"/>
        </w:rPr>
      </w:pPr>
      <w:r w:rsidRPr="00702166">
        <w:rPr>
          <w:noProof/>
          <w:sz w:val="32"/>
          <w:szCs w:val="32"/>
        </w:rPr>
        <mc:AlternateContent>
          <mc:Choice Requires="wps">
            <w:drawing>
              <wp:anchor distT="45720" distB="45720" distL="114300" distR="114300" simplePos="0" relativeHeight="251662336" behindDoc="1" locked="0" layoutInCell="1" allowOverlap="1" wp14:anchorId="51EB8BD5" wp14:editId="1ACE45C1">
                <wp:simplePos x="0" y="0"/>
                <wp:positionH relativeFrom="margin">
                  <wp:align>right</wp:align>
                </wp:positionH>
                <wp:positionV relativeFrom="paragraph">
                  <wp:posOffset>201930</wp:posOffset>
                </wp:positionV>
                <wp:extent cx="3429000" cy="5175885"/>
                <wp:effectExtent l="0" t="0" r="19050" b="24765"/>
                <wp:wrapTight wrapText="bothSides">
                  <wp:wrapPolygon edited="0">
                    <wp:start x="0" y="0"/>
                    <wp:lineTo x="0" y="21624"/>
                    <wp:lineTo x="21600" y="21624"/>
                    <wp:lineTo x="21600" y="0"/>
                    <wp:lineTo x="0" y="0"/>
                  </wp:wrapPolygon>
                </wp:wrapTight>
                <wp:docPr id="217" name="Tekstfelt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0" cy="5176275"/>
                        </a:xfrm>
                        <a:prstGeom prst="rect">
                          <a:avLst/>
                        </a:prstGeom>
                        <a:solidFill>
                          <a:srgbClr val="FFFFFF"/>
                        </a:solidFill>
                        <a:ln w="9525">
                          <a:solidFill>
                            <a:srgbClr val="000000"/>
                          </a:solidFill>
                          <a:miter lim="800000"/>
                          <a:headEnd/>
                          <a:tailEnd/>
                        </a:ln>
                      </wps:spPr>
                      <wps:txbx>
                        <w:txbxContent>
                          <w:p w14:paraId="24E7E52D" w14:textId="426F8CFE" w:rsidR="00702166" w:rsidRDefault="00702166" w:rsidP="00702166">
                            <w:pPr>
                              <w:pStyle w:val="Overskrift1"/>
                            </w:pPr>
                            <w:bookmarkStart w:id="2" w:name="_Toc532202063"/>
                            <w:r>
                              <w:t>Abstract/Resume</w:t>
                            </w:r>
                            <w:bookmarkEnd w:id="2"/>
                          </w:p>
                          <w:p w14:paraId="6F4FBB3F" w14:textId="77777777" w:rsidR="00702166" w:rsidRDefault="00702166" w:rsidP="00702166">
                            <w:pPr>
                              <w:spacing w:after="12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60CF602A" w14:textId="77777777" w:rsidR="00702166" w:rsidRDefault="00702166" w:rsidP="00702166">
                            <w:pPr>
                              <w:spacing w:after="120"/>
                              <w:rPr>
                                <w:noProof/>
                              </w:rPr>
                            </w:pPr>
                            <w:r>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p>
                          <w:p w14:paraId="36A183CB" w14:textId="0FC2E248" w:rsidR="00702166" w:rsidRDefault="00702166" w:rsidP="00702166">
                            <w:r>
                              <w:rPr>
                                <w:noProof/>
                              </w:rPr>
                              <w:t xml:space="preserve">Donec blandit feugiat ligula. Donec hendrerit, felis et imperdiet euismod, purus ipsum pretium metus, in lacinia nulla nisl eget sapien. Donec ut est in </w:t>
                            </w:r>
                            <w:bookmarkStart w:id="3" w:name="_Hlk532201826"/>
                            <w:bookmarkStart w:id="4" w:name="_Hlk532201827"/>
                            <w:bookmarkStart w:id="5" w:name="_Hlk532201836"/>
                            <w:bookmarkStart w:id="6" w:name="_Hlk532201837"/>
                            <w:bookmarkStart w:id="7" w:name="_Hlk532201838"/>
                            <w:bookmarkStart w:id="8" w:name="_Hlk532201839"/>
                            <w:bookmarkStart w:id="9" w:name="_Hlk532201840"/>
                            <w:bookmarkStart w:id="10" w:name="_Hlk532201841"/>
                            <w:r>
                              <w:rPr>
                                <w:noProof/>
                              </w:rPr>
                              <w:t>lectus consequat consequat. (10-15 linier)</w:t>
                            </w:r>
                            <w:bookmarkEnd w:id="3"/>
                            <w:bookmarkEnd w:id="4"/>
                            <w:bookmarkEnd w:id="5"/>
                            <w:bookmarkEnd w:id="6"/>
                            <w:bookmarkEnd w:id="7"/>
                            <w:bookmarkEnd w:id="8"/>
                            <w:bookmarkEnd w:id="9"/>
                            <w:bookmarkEnd w:id="1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EB8BD5" id="_x0000_t202" coordsize="21600,21600" o:spt="202" path="m,l,21600r21600,l21600,xe">
                <v:stroke joinstyle="miter"/>
                <v:path gradientshapeok="t" o:connecttype="rect"/>
              </v:shapetype>
              <v:shape id="Tekstfelt 2" o:spid="_x0000_s1026" type="#_x0000_t202" style="position:absolute;left:0;text-align:left;margin-left:218.8pt;margin-top:15.9pt;width:270pt;height:407.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">
                <v:textbox>
                  <w:txbxContent>
                    <w:p w14:paraId="24E7E52D" w14:textId="426F8CFE" w:rsidR="00702166" w:rsidRDefault="00702166" w:rsidP="00702166">
                      <w:pPr>
                        <w:pStyle w:val="Overskrift1"/>
                      </w:pPr>
                      <w:bookmarkStart w:id="11" w:name="_Toc532202063"/>
                      <w:r>
                        <w:t>Abstract/Resume</w:t>
                      </w:r>
                      <w:bookmarkEnd w:id="11"/>
                    </w:p>
                    <w:p w14:paraId="6F4FBB3F" w14:textId="77777777" w:rsidR="00702166" w:rsidRDefault="00702166" w:rsidP="00702166">
                      <w:pPr>
                        <w:spacing w:after="120"/>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w:t>
                      </w:r>
                    </w:p>
                    <w:p w14:paraId="60CF602A" w14:textId="77777777" w:rsidR="00702166" w:rsidRDefault="00702166" w:rsidP="00702166">
                      <w:pPr>
                        <w:spacing w:after="120"/>
                        <w:rPr>
                          <w:noProof/>
                        </w:rPr>
                      </w:pPr>
                      <w:r>
                        <w:rPr>
                          <w:noProof/>
                        </w:rPr>
                        <w:t>Aenean nec lorem. In porttitor. Donec laoreet nonummy augue. Suspendisse dui purus, scelerisque at, vulputate vitae, pretium mattis, nunc. Mauris eget neque at sem venenatis eleifend. Ut nonummy. Fusce aliquet pede non pede. Suspendisse dapibus lorem pellentesque magna. Integer nulla.</w:t>
                      </w:r>
                    </w:p>
                    <w:p w14:paraId="36A183CB" w14:textId="0FC2E248" w:rsidR="00702166" w:rsidRDefault="00702166" w:rsidP="00702166">
                      <w:r>
                        <w:rPr>
                          <w:noProof/>
                        </w:rPr>
                        <w:t xml:space="preserve">Donec blandit feugiat ligula. Donec hendrerit, felis et imperdiet euismod, purus ipsum pretium metus, in lacinia nulla nisl eget sapien. Donec ut est in </w:t>
                      </w:r>
                      <w:bookmarkStart w:id="12" w:name="_Hlk532201826"/>
                      <w:bookmarkStart w:id="13" w:name="_Hlk532201827"/>
                      <w:bookmarkStart w:id="14" w:name="_Hlk532201836"/>
                      <w:bookmarkStart w:id="15" w:name="_Hlk532201837"/>
                      <w:bookmarkStart w:id="16" w:name="_Hlk532201838"/>
                      <w:bookmarkStart w:id="17" w:name="_Hlk532201839"/>
                      <w:bookmarkStart w:id="18" w:name="_Hlk532201840"/>
                      <w:bookmarkStart w:id="19" w:name="_Hlk532201841"/>
                      <w:r>
                        <w:rPr>
                          <w:noProof/>
                        </w:rPr>
                        <w:t>lectus consequat consequat. (10-15 linier)</w:t>
                      </w:r>
                      <w:bookmarkEnd w:id="12"/>
                      <w:bookmarkEnd w:id="13"/>
                      <w:bookmarkEnd w:id="14"/>
                      <w:bookmarkEnd w:id="15"/>
                      <w:bookmarkEnd w:id="16"/>
                      <w:bookmarkEnd w:id="17"/>
                      <w:bookmarkEnd w:id="18"/>
                      <w:bookmarkEnd w:id="19"/>
                    </w:p>
                  </w:txbxContent>
                </v:textbox>
                <w10:wrap type="tight" anchorx="margin"/>
              </v:shape>
            </w:pict>
          </mc:Fallback>
        </mc:AlternateContent>
      </w:r>
      <w:r w:rsidRPr="00654C64">
        <w:rPr>
          <w:rStyle w:val="Svagfremhvning"/>
          <w:sz w:val="32"/>
          <w:szCs w:val="32"/>
        </w:rPr>
        <w:t>IT-uddannelserne</w:t>
      </w:r>
    </w:p>
    <w:p w14:paraId="0EEA70AD" w14:textId="1EE585C2" w:rsidR="00702166" w:rsidRDefault="00702166" w:rsidP="00702166">
      <w:pPr>
        <w:pStyle w:val="Titel"/>
        <w:rPr>
          <w:sz w:val="48"/>
          <w:szCs w:val="48"/>
        </w:rPr>
      </w:pPr>
    </w:p>
    <w:p w14:paraId="28CD616C" w14:textId="0AAFA21A" w:rsidR="00702166" w:rsidRPr="00EE40B7" w:rsidRDefault="00702166" w:rsidP="00702166">
      <w:pPr>
        <w:pStyle w:val="Titel"/>
        <w:rPr>
          <w:sz w:val="48"/>
          <w:szCs w:val="48"/>
        </w:rPr>
      </w:pPr>
      <w:r w:rsidRPr="00EE40B7">
        <w:rPr>
          <w:sz w:val="48"/>
          <w:szCs w:val="48"/>
        </w:rPr>
        <w:t xml:space="preserve">Datamatiker </w:t>
      </w:r>
    </w:p>
    <w:p w14:paraId="6A1F39B5" w14:textId="40552F49" w:rsidR="00702166" w:rsidRPr="00FD52C9" w:rsidRDefault="00702166" w:rsidP="00702166">
      <w:pPr>
        <w:spacing w:after="197"/>
        <w:ind w:left="-6" w:hanging="11"/>
        <w:rPr>
          <w:rStyle w:val="Svagfremhvning"/>
          <w:sz w:val="32"/>
          <w:szCs w:val="32"/>
        </w:rPr>
      </w:pPr>
      <w:r>
        <w:rPr>
          <w:rStyle w:val="Svagfremhvning"/>
          <w:sz w:val="32"/>
          <w:szCs w:val="32"/>
        </w:rPr>
        <w:t xml:space="preserve">Hold: </w:t>
      </w:r>
      <w:r w:rsidRPr="00FD52C9">
        <w:rPr>
          <w:rStyle w:val="Svagfremhvning"/>
          <w:sz w:val="32"/>
          <w:szCs w:val="32"/>
        </w:rPr>
        <w:t>&lt;&lt;Hold&gt;&gt;</w:t>
      </w:r>
    </w:p>
    <w:p w14:paraId="646124E7" w14:textId="77777777" w:rsidR="00702166" w:rsidRDefault="00702166" w:rsidP="00702166">
      <w:pPr>
        <w:spacing w:after="0"/>
        <w:ind w:left="-6" w:hanging="11"/>
        <w:rPr>
          <w:rStyle w:val="Svagfremhvning"/>
          <w:sz w:val="32"/>
          <w:szCs w:val="32"/>
        </w:rPr>
      </w:pPr>
    </w:p>
    <w:p w14:paraId="4AF5CDEA" w14:textId="07AEE68E" w:rsidR="00702166" w:rsidRDefault="00702166" w:rsidP="00702166">
      <w:pPr>
        <w:spacing w:after="0"/>
        <w:ind w:left="-6" w:hanging="11"/>
        <w:rPr>
          <w:rStyle w:val="Svagfremhvning"/>
          <w:sz w:val="32"/>
          <w:szCs w:val="32"/>
        </w:rPr>
      </w:pPr>
      <w:r>
        <w:rPr>
          <w:rStyle w:val="Svagfremhvning"/>
          <w:sz w:val="32"/>
          <w:szCs w:val="32"/>
        </w:rPr>
        <w:t>Projektdeltagere:</w:t>
      </w:r>
    </w:p>
    <w:p w14:paraId="52E958D5" w14:textId="77777777" w:rsidR="00702166" w:rsidRDefault="00702166" w:rsidP="00702166">
      <w:pPr>
        <w:spacing w:after="0"/>
        <w:ind w:left="-6" w:hanging="11"/>
        <w:rPr>
          <w:rStyle w:val="Svagfremhvning"/>
          <w:sz w:val="32"/>
          <w:szCs w:val="32"/>
        </w:rPr>
      </w:pPr>
      <w:r>
        <w:rPr>
          <w:rStyle w:val="Svagfremhvning"/>
          <w:sz w:val="32"/>
          <w:szCs w:val="32"/>
        </w:rPr>
        <w:t>&lt;&lt;Projektdeltagernavn&gt;&gt;</w:t>
      </w:r>
    </w:p>
    <w:p w14:paraId="5D01C083" w14:textId="77777777" w:rsidR="00702166" w:rsidRPr="000A1477" w:rsidRDefault="00702166" w:rsidP="00702166">
      <w:pPr>
        <w:spacing w:after="0"/>
        <w:ind w:left="-6" w:hanging="11"/>
        <w:rPr>
          <w:rStyle w:val="Svagfremhvning"/>
          <w:sz w:val="32"/>
          <w:szCs w:val="32"/>
        </w:rPr>
      </w:pPr>
      <w:r>
        <w:rPr>
          <w:rStyle w:val="Svagfremhvning"/>
          <w:sz w:val="32"/>
          <w:szCs w:val="32"/>
        </w:rPr>
        <w:t>&lt;&lt;Projektdeltagernavn&gt;&gt;</w:t>
      </w:r>
    </w:p>
    <w:p w14:paraId="27435954" w14:textId="249D2852" w:rsidR="00702166" w:rsidRPr="000A1477" w:rsidRDefault="00702166" w:rsidP="00702166">
      <w:pPr>
        <w:spacing w:after="0"/>
        <w:ind w:left="-6" w:hanging="11"/>
        <w:rPr>
          <w:rStyle w:val="Svagfremhvning"/>
          <w:sz w:val="32"/>
          <w:szCs w:val="32"/>
        </w:rPr>
      </w:pPr>
      <w:r>
        <w:rPr>
          <w:rStyle w:val="Svagfremhvning"/>
          <w:sz w:val="32"/>
          <w:szCs w:val="32"/>
        </w:rPr>
        <w:t>&lt;&lt;Projektdeltagernavn&gt;&gt;</w:t>
      </w:r>
    </w:p>
    <w:p w14:paraId="5DC6A908" w14:textId="387146A3" w:rsidR="00702166" w:rsidRPr="000A1477" w:rsidRDefault="00702166" w:rsidP="00702166">
      <w:pPr>
        <w:spacing w:after="197"/>
        <w:ind w:left="-6" w:hanging="11"/>
        <w:rPr>
          <w:rStyle w:val="Svagfremhvning"/>
          <w:sz w:val="32"/>
          <w:szCs w:val="32"/>
        </w:rPr>
      </w:pPr>
      <w:r>
        <w:rPr>
          <w:rStyle w:val="Svagfremhvning"/>
          <w:sz w:val="32"/>
          <w:szCs w:val="32"/>
        </w:rPr>
        <w:t>&lt;&lt;Projektdeltagernavn&gt;&gt;</w:t>
      </w:r>
    </w:p>
    <w:p w14:paraId="6E2A1DC5" w14:textId="507B6A4A" w:rsidR="00702166" w:rsidRDefault="00702166" w:rsidP="00702166">
      <w:pPr>
        <w:spacing w:after="197"/>
        <w:ind w:left="-6" w:hanging="11"/>
        <w:rPr>
          <w:rStyle w:val="Svagfremhvning"/>
          <w:sz w:val="32"/>
          <w:szCs w:val="32"/>
        </w:rPr>
      </w:pPr>
    </w:p>
    <w:p w14:paraId="294F769E" w14:textId="7770C3F6" w:rsidR="00702166" w:rsidRDefault="00702166" w:rsidP="00702166">
      <w:pPr>
        <w:spacing w:after="197"/>
        <w:ind w:left="-6" w:hanging="11"/>
        <w:rPr>
          <w:rStyle w:val="Svagfremhvning"/>
          <w:sz w:val="32"/>
          <w:szCs w:val="32"/>
        </w:rPr>
      </w:pPr>
      <w:r>
        <w:rPr>
          <w:rStyle w:val="Svagfremhvning"/>
          <w:sz w:val="32"/>
          <w:szCs w:val="32"/>
        </w:rPr>
        <w:t xml:space="preserve">Vejleder: </w:t>
      </w:r>
      <w:r w:rsidR="00662181">
        <w:rPr>
          <w:rStyle w:val="Svagfremhvning"/>
          <w:sz w:val="32"/>
          <w:szCs w:val="32"/>
        </w:rPr>
        <w:br/>
      </w:r>
      <w:r>
        <w:rPr>
          <w:rStyle w:val="Svagfremhvning"/>
          <w:sz w:val="32"/>
          <w:szCs w:val="32"/>
        </w:rPr>
        <w:t>&lt;&lt;Vejledernavn&gt;&gt;</w:t>
      </w:r>
    </w:p>
    <w:p w14:paraId="3C1AA057" w14:textId="77777777" w:rsidR="00662181" w:rsidRPr="000A1477" w:rsidRDefault="00662181" w:rsidP="00702166">
      <w:pPr>
        <w:spacing w:after="197"/>
        <w:ind w:left="-6" w:hanging="11"/>
        <w:rPr>
          <w:rStyle w:val="Svagfremhvning"/>
          <w:sz w:val="32"/>
          <w:szCs w:val="32"/>
        </w:rPr>
      </w:pPr>
    </w:p>
    <w:p w14:paraId="6C581734" w14:textId="5FD6B36B" w:rsidR="00227E30" w:rsidRPr="00662181" w:rsidRDefault="00227E30" w:rsidP="00227E30">
      <w:pPr>
        <w:spacing w:after="0"/>
        <w:ind w:left="-6" w:hanging="11"/>
        <w:rPr>
          <w:rStyle w:val="Svagfremhvning"/>
          <w:sz w:val="28"/>
          <w:szCs w:val="28"/>
          <w:lang w:val="en-US"/>
        </w:rPr>
      </w:pPr>
      <w:r w:rsidRPr="00662181">
        <w:rPr>
          <w:rStyle w:val="Svagfremhvning"/>
          <w:sz w:val="28"/>
          <w:szCs w:val="28"/>
          <w:lang w:val="en-US"/>
        </w:rPr>
        <w:t>Repo</w:t>
      </w:r>
      <w:r w:rsidR="00662181" w:rsidRPr="00662181">
        <w:rPr>
          <w:rStyle w:val="Svagfremhvning"/>
          <w:sz w:val="28"/>
          <w:szCs w:val="28"/>
          <w:lang w:val="en-US"/>
        </w:rPr>
        <w:t>s</w:t>
      </w:r>
      <w:r w:rsidRPr="00662181">
        <w:rPr>
          <w:rStyle w:val="Svagfremhvning"/>
          <w:sz w:val="28"/>
          <w:szCs w:val="28"/>
          <w:lang w:val="en-US"/>
        </w:rPr>
        <w:t>itory</w:t>
      </w:r>
      <w:r w:rsidR="00BB6AED" w:rsidRPr="00662181">
        <w:rPr>
          <w:rStyle w:val="Svagfremhvning"/>
          <w:sz w:val="28"/>
          <w:szCs w:val="28"/>
          <w:lang w:val="en-US"/>
        </w:rPr>
        <w:t xml:space="preserve"> path</w:t>
      </w:r>
      <w:r w:rsidRPr="00662181">
        <w:rPr>
          <w:rStyle w:val="Svagfremhvning"/>
          <w:sz w:val="28"/>
          <w:szCs w:val="28"/>
          <w:lang w:val="en-US"/>
        </w:rPr>
        <w:t>:&lt;&lt;</w:t>
      </w:r>
      <w:r w:rsidR="00662181">
        <w:rPr>
          <w:rStyle w:val="Svagfremhvning"/>
          <w:sz w:val="28"/>
          <w:szCs w:val="28"/>
          <w:lang w:val="en-US"/>
        </w:rPr>
        <w:t>p</w:t>
      </w:r>
      <w:r w:rsidR="004A76D8" w:rsidRPr="00662181">
        <w:rPr>
          <w:rStyle w:val="Svagfremhvning"/>
          <w:sz w:val="28"/>
          <w:szCs w:val="28"/>
          <w:lang w:val="en-US"/>
        </w:rPr>
        <w:t>ath name</w:t>
      </w:r>
      <w:r w:rsidRPr="00662181">
        <w:rPr>
          <w:rStyle w:val="Svagfremhvning"/>
          <w:sz w:val="28"/>
          <w:szCs w:val="28"/>
          <w:lang w:val="en-US"/>
        </w:rPr>
        <w:t>&gt;&gt;</w:t>
      </w:r>
    </w:p>
    <w:p w14:paraId="3745477D" w14:textId="16710922" w:rsidR="004A76D8" w:rsidRPr="00662181" w:rsidRDefault="004A76D8" w:rsidP="004A76D8">
      <w:pPr>
        <w:spacing w:after="0"/>
        <w:ind w:left="-6" w:hanging="11"/>
        <w:rPr>
          <w:rStyle w:val="Svagfremhvning"/>
          <w:sz w:val="28"/>
          <w:szCs w:val="28"/>
          <w:lang w:val="en-US"/>
        </w:rPr>
      </w:pPr>
      <w:r w:rsidRPr="00662181">
        <w:rPr>
          <w:rStyle w:val="Svagfremhvning"/>
          <w:sz w:val="28"/>
          <w:szCs w:val="28"/>
          <w:lang w:val="en-US"/>
        </w:rPr>
        <w:t>Repo</w:t>
      </w:r>
      <w:r w:rsidR="00662181" w:rsidRPr="00662181">
        <w:rPr>
          <w:rStyle w:val="Svagfremhvning"/>
          <w:sz w:val="28"/>
          <w:szCs w:val="28"/>
          <w:lang w:val="en-US"/>
        </w:rPr>
        <w:t>s</w:t>
      </w:r>
      <w:r w:rsidRPr="00662181">
        <w:rPr>
          <w:rStyle w:val="Svagfremhvning"/>
          <w:sz w:val="28"/>
          <w:szCs w:val="28"/>
          <w:lang w:val="en-US"/>
        </w:rPr>
        <w:t>itory number:&lt;&lt;</w:t>
      </w:r>
      <w:r w:rsidR="00662181" w:rsidRPr="00662181">
        <w:rPr>
          <w:rStyle w:val="Svagfremhvning"/>
          <w:sz w:val="28"/>
          <w:szCs w:val="28"/>
          <w:lang w:val="en-US"/>
        </w:rPr>
        <w:t>version</w:t>
      </w:r>
      <w:r w:rsidRPr="00662181">
        <w:rPr>
          <w:rStyle w:val="Svagfremhvning"/>
          <w:sz w:val="28"/>
          <w:szCs w:val="28"/>
          <w:lang w:val="en-US"/>
        </w:rPr>
        <w:t xml:space="preserve"> n</w:t>
      </w:r>
      <w:r w:rsidR="00662181" w:rsidRPr="00662181">
        <w:rPr>
          <w:rStyle w:val="Svagfremhvning"/>
          <w:sz w:val="28"/>
          <w:szCs w:val="28"/>
          <w:lang w:val="en-US"/>
        </w:rPr>
        <w:t>o</w:t>
      </w:r>
      <w:r w:rsidRPr="00662181">
        <w:rPr>
          <w:rStyle w:val="Svagfremhvning"/>
          <w:sz w:val="28"/>
          <w:szCs w:val="28"/>
          <w:lang w:val="en-US"/>
        </w:rPr>
        <w:t>&gt;&gt;</w:t>
      </w:r>
    </w:p>
    <w:p w14:paraId="1301EA0E" w14:textId="3420EBF8" w:rsidR="00702166" w:rsidRDefault="00702166" w:rsidP="00E92B93">
      <w:pPr>
        <w:pStyle w:val="Undertitel"/>
        <w:rPr>
          <w:sz w:val="32"/>
          <w:szCs w:val="32"/>
        </w:rPr>
      </w:pPr>
    </w:p>
    <w:p w14:paraId="6E0967CD" w14:textId="77777777" w:rsidR="00C05C5D" w:rsidRPr="00C05C5D" w:rsidRDefault="00C05C5D" w:rsidP="00C05C5D"/>
    <w:p w14:paraId="03BCAEC8" w14:textId="310B6260" w:rsidR="00702166" w:rsidRDefault="00702166" w:rsidP="007E41E8">
      <w:pPr>
        <w:pStyle w:val="Undertitel"/>
        <w:rPr>
          <w:sz w:val="32"/>
          <w:szCs w:val="32"/>
        </w:rPr>
      </w:pPr>
      <w:r w:rsidRPr="00F22F68">
        <w:rPr>
          <w:sz w:val="32"/>
          <w:szCs w:val="32"/>
        </w:rPr>
        <w:t xml:space="preserve">Antal normalsider/anslag: </w:t>
      </w:r>
      <w:proofErr w:type="gramStart"/>
      <w:r w:rsidRPr="00F22F68">
        <w:rPr>
          <w:sz w:val="32"/>
          <w:szCs w:val="32"/>
        </w:rPr>
        <w:t>X,X</w:t>
      </w:r>
      <w:proofErr w:type="gramEnd"/>
      <w:r w:rsidR="007E41E8">
        <w:rPr>
          <w:rStyle w:val="Fodnotehenvisning"/>
          <w:sz w:val="32"/>
          <w:szCs w:val="32"/>
        </w:rPr>
        <w:footnoteReference w:id="3"/>
      </w:r>
      <w:r w:rsidRPr="00F22F68">
        <w:rPr>
          <w:sz w:val="32"/>
          <w:szCs w:val="32"/>
        </w:rPr>
        <w:t xml:space="preserve"> sider/XXXXX anslag</w:t>
      </w:r>
      <w:r w:rsidRPr="00F22F68">
        <w:rPr>
          <w:rStyle w:val="Fodnotehenvisning"/>
          <w:sz w:val="32"/>
          <w:szCs w:val="32"/>
        </w:rPr>
        <w:footnoteReference w:id="4"/>
      </w:r>
      <w:r>
        <w:rPr>
          <w:sz w:val="32"/>
          <w:szCs w:val="32"/>
        </w:rPr>
        <w:br w:type="page"/>
      </w:r>
    </w:p>
    <w:p w14:paraId="52823A4B" w14:textId="4D509314" w:rsidR="00C5037D" w:rsidRPr="0079350A" w:rsidRDefault="00DA1141" w:rsidP="0008471A">
      <w:pPr>
        <w:pStyle w:val="Overskrift1"/>
        <w:rPr>
          <w:i/>
        </w:rPr>
      </w:pPr>
      <w:bookmarkStart w:id="20" w:name="_Toc532202070"/>
      <w:r>
        <w:lastRenderedPageBreak/>
        <w:t xml:space="preserve">Litteraturliste/Referencer </w:t>
      </w:r>
      <w:bookmarkStart w:id="21" w:name="_GoBack"/>
      <w:bookmarkEnd w:id="20"/>
      <w:bookmarkEnd w:id="21"/>
    </w:p>
    <w:p w14:paraId="25A7B125" w14:textId="21D2ADEE" w:rsidR="007E41E8" w:rsidRPr="007E41E8" w:rsidRDefault="0008471A" w:rsidP="007E41E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E41E8" w:rsidRPr="007E41E8">
        <w:rPr>
          <w:rFonts w:ascii="Calibri" w:hAnsi="Calibri" w:cs="Calibri"/>
          <w:noProof/>
          <w:szCs w:val="24"/>
        </w:rPr>
        <w:t>[1]</w:t>
      </w:r>
      <w:r w:rsidR="007E41E8" w:rsidRPr="007E41E8">
        <w:rPr>
          <w:rFonts w:ascii="Calibri" w:hAnsi="Calibri" w:cs="Calibri"/>
          <w:noProof/>
          <w:szCs w:val="24"/>
        </w:rPr>
        <w:tab/>
        <w:t>F. Nordbjerg and R. Nielsen, “Vejledning i Rapportskrivning University College Nordjylland Teknologi og Business : IT Uddannelserne,” 2011.</w:t>
      </w:r>
    </w:p>
    <w:p w14:paraId="2D43A073" w14:textId="77777777" w:rsidR="007E41E8" w:rsidRPr="007E41E8" w:rsidRDefault="007E41E8" w:rsidP="007E41E8">
      <w:pPr>
        <w:widowControl w:val="0"/>
        <w:autoSpaceDE w:val="0"/>
        <w:autoSpaceDN w:val="0"/>
        <w:adjustRightInd w:val="0"/>
        <w:spacing w:line="240" w:lineRule="auto"/>
        <w:ind w:left="640" w:hanging="640"/>
        <w:rPr>
          <w:rFonts w:ascii="Calibri" w:hAnsi="Calibri" w:cs="Calibri"/>
          <w:noProof/>
        </w:rPr>
      </w:pPr>
      <w:r w:rsidRPr="007E41E8">
        <w:rPr>
          <w:rFonts w:ascii="Calibri" w:hAnsi="Calibri" w:cs="Calibri"/>
          <w:noProof/>
          <w:szCs w:val="24"/>
        </w:rPr>
        <w:t>[2]</w:t>
      </w:r>
      <w:r w:rsidRPr="007E41E8">
        <w:rPr>
          <w:rFonts w:ascii="Calibri" w:hAnsi="Calibri" w:cs="Calibri"/>
          <w:noProof/>
          <w:szCs w:val="24"/>
        </w:rPr>
        <w:tab/>
        <w:t>“Studieordning Datamatiker uddannelsen Fælles del.” [Online]. Available: https://www.ucn.dk/Files/Billeder/ucn/Uddannelser/Datamatiker/Studieordning-fælles-2014-datamatiker.pdf. [Accessed: 10-Dec-2018].</w:t>
      </w:r>
    </w:p>
    <w:p w14:paraId="66944B07" w14:textId="19A2E8CE" w:rsidR="0008471A" w:rsidRPr="0008471A" w:rsidRDefault="0008471A" w:rsidP="00DD3CB0">
      <w:pPr>
        <w:widowControl w:val="0"/>
        <w:autoSpaceDE w:val="0"/>
        <w:autoSpaceDN w:val="0"/>
        <w:adjustRightInd w:val="0"/>
        <w:spacing w:line="240" w:lineRule="auto"/>
        <w:ind w:left="640" w:hanging="640"/>
      </w:pPr>
      <w:r>
        <w:fldChar w:fldCharType="end"/>
      </w:r>
    </w:p>
    <w:p w14:paraId="5F7ED7C4" w14:textId="77777777" w:rsidR="007E41E8" w:rsidRDefault="007E41E8">
      <w:pPr>
        <w:spacing w:after="160" w:line="259" w:lineRule="auto"/>
        <w:rPr>
          <w:rFonts w:asciiTheme="majorHAnsi" w:eastAsiaTheme="majorEastAsia" w:hAnsiTheme="majorHAnsi" w:cstheme="majorBidi"/>
          <w:color w:val="2F5496" w:themeColor="accent1" w:themeShade="BF"/>
          <w:sz w:val="32"/>
          <w:szCs w:val="32"/>
        </w:rPr>
      </w:pPr>
      <w:bookmarkStart w:id="22" w:name="_Toc532202071"/>
      <w:r>
        <w:br w:type="page"/>
      </w:r>
    </w:p>
    <w:p w14:paraId="560E2290" w14:textId="40503144" w:rsidR="00DA1141" w:rsidRDefault="00DA1141" w:rsidP="00DA1141">
      <w:pPr>
        <w:pStyle w:val="Overskrift1"/>
      </w:pPr>
      <w:r>
        <w:lastRenderedPageBreak/>
        <w:t>Bilag (inkluder kun bilag, som er centrale for rapporten</w:t>
      </w:r>
      <w:r w:rsidR="007E41E8">
        <w:fldChar w:fldCharType="begin" w:fldLock="1"/>
      </w:r>
      <w:r w:rsidR="007E41E8">
        <w:instrText>ADDIN CSL_CITATION {"citationItems":[{"id":"ITEM-1","itemData":{"author":[{"dropping-particle":"","family":"Nordbjerg","given":"Finn","non-dropping-particle":"","parse-names":false,"suffix":""},{"dropping-particle":"","family":"Nielsen","given":"Rie","non-dropping-particle":"","parse-names":false,"suffix":""}],"id":"ITEM-1","issue":"August","issued":{"date-parts":[["2011"]]},"number-of-pages":"1-10","title":"Vejledning i Rapportskrivning University College Nordjylland Teknologi og Business : IT Uddannelserne","type":"report"},"uris":["http://www.mendeley.com/documents/?uuid=2576a1a7-d408-41c1-aa28-1b051371757f"]}],"mendeley":{"formattedCitation":"[1]","plainTextFormattedCitation":"[1]"},"properties":{"noteIndex":0},"schema":"https://github.com/citation-style-language/schema/raw/master/csl-citation.json"}</w:instrText>
      </w:r>
      <w:r w:rsidR="007E41E8">
        <w:fldChar w:fldCharType="separate"/>
      </w:r>
      <w:r w:rsidR="007E41E8" w:rsidRPr="007E41E8">
        <w:rPr>
          <w:noProof/>
        </w:rPr>
        <w:t>[1]</w:t>
      </w:r>
      <w:r w:rsidR="007E41E8">
        <w:fldChar w:fldCharType="end"/>
      </w:r>
      <w:r>
        <w:t>)</w:t>
      </w:r>
      <w:bookmarkEnd w:id="22"/>
    </w:p>
    <w:p w14:paraId="1395AB25" w14:textId="533DA8F5" w:rsidR="00DA1141" w:rsidRDefault="00DA1141" w:rsidP="00E6306E">
      <w:pPr>
        <w:pStyle w:val="Overskrift2"/>
      </w:pPr>
      <w:bookmarkStart w:id="23" w:name="_Toc532202072"/>
      <w:r>
        <w:t>Bilag 1</w:t>
      </w:r>
      <w:bookmarkEnd w:id="23"/>
    </w:p>
    <w:p w14:paraId="476EB5C0" w14:textId="0DF4E999" w:rsidR="00D72776" w:rsidRDefault="00DA1141" w:rsidP="00E6306E">
      <w:pPr>
        <w:pStyle w:val="Overskrift2"/>
      </w:pPr>
      <w:bookmarkStart w:id="24" w:name="_Toc532202073"/>
      <w:r>
        <w:t>Bilag 2</w:t>
      </w:r>
      <w:bookmarkEnd w:id="24"/>
      <w:r>
        <w:cr/>
      </w:r>
    </w:p>
    <w:sectPr w:rsidR="00D72776" w:rsidSect="000C28F5">
      <w:headerReference w:type="default" r:id="rId10"/>
      <w:footerReference w:type="default" r:id="rId11"/>
      <w:pgSz w:w="11906" w:h="16838"/>
      <w:pgMar w:top="1134" w:right="1134" w:bottom="1134"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BC72A1" w14:textId="77777777" w:rsidR="005131D4" w:rsidRDefault="005131D4" w:rsidP="004A5C91">
      <w:pPr>
        <w:spacing w:after="0" w:line="240" w:lineRule="auto"/>
      </w:pPr>
      <w:r>
        <w:separator/>
      </w:r>
    </w:p>
  </w:endnote>
  <w:endnote w:type="continuationSeparator" w:id="0">
    <w:p w14:paraId="6378FF8C" w14:textId="77777777" w:rsidR="005131D4" w:rsidRDefault="005131D4" w:rsidP="004A5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5148978"/>
      <w:docPartObj>
        <w:docPartGallery w:val="Page Numbers (Bottom of Page)"/>
        <w:docPartUnique/>
      </w:docPartObj>
    </w:sdtPr>
    <w:sdtEndPr/>
    <w:sdtContent>
      <w:sdt>
        <w:sdtPr>
          <w:id w:val="-1769616900"/>
          <w:docPartObj>
            <w:docPartGallery w:val="Page Numbers (Top of Page)"/>
            <w:docPartUnique/>
          </w:docPartObj>
        </w:sdtPr>
        <w:sdtEndPr/>
        <w:sdtContent>
          <w:p w14:paraId="16FA47E0" w14:textId="77777777" w:rsidR="004A5C91" w:rsidRDefault="004A5C91">
            <w:pPr>
              <w:pStyle w:val="Sidefod"/>
              <w:jc w:val="right"/>
            </w:pPr>
            <w:r>
              <w:t xml:space="preserve">Side </w:t>
            </w:r>
            <w:r>
              <w:rPr>
                <w:b/>
                <w:bCs/>
                <w:szCs w:val="24"/>
              </w:rPr>
              <w:fldChar w:fldCharType="begin"/>
            </w:r>
            <w:r>
              <w:rPr>
                <w:b/>
                <w:bCs/>
              </w:rPr>
              <w:instrText>PAGE</w:instrText>
            </w:r>
            <w:r>
              <w:rPr>
                <w:b/>
                <w:bCs/>
                <w:szCs w:val="24"/>
              </w:rPr>
              <w:fldChar w:fldCharType="separate"/>
            </w:r>
            <w:r>
              <w:rPr>
                <w:b/>
                <w:bCs/>
              </w:rPr>
              <w:t>2</w:t>
            </w:r>
            <w:r>
              <w:rPr>
                <w:b/>
                <w:bCs/>
                <w:szCs w:val="24"/>
              </w:rPr>
              <w:fldChar w:fldCharType="end"/>
            </w:r>
            <w:r>
              <w:t xml:space="preserve"> af </w:t>
            </w:r>
            <w:r>
              <w:rPr>
                <w:b/>
                <w:bCs/>
                <w:szCs w:val="24"/>
              </w:rPr>
              <w:fldChar w:fldCharType="begin"/>
            </w:r>
            <w:r>
              <w:rPr>
                <w:b/>
                <w:bCs/>
              </w:rPr>
              <w:instrText>NUMPAGES</w:instrText>
            </w:r>
            <w:r>
              <w:rPr>
                <w:b/>
                <w:bCs/>
                <w:szCs w:val="24"/>
              </w:rPr>
              <w:fldChar w:fldCharType="separate"/>
            </w:r>
            <w:r>
              <w:rPr>
                <w:b/>
                <w:bCs/>
              </w:rPr>
              <w:t>2</w:t>
            </w:r>
            <w:r>
              <w:rPr>
                <w:b/>
                <w:bCs/>
                <w:szCs w:val="24"/>
              </w:rPr>
              <w:fldChar w:fldCharType="end"/>
            </w:r>
          </w:p>
        </w:sdtContent>
      </w:sdt>
    </w:sdtContent>
  </w:sdt>
  <w:p w14:paraId="1AA4279B" w14:textId="77777777" w:rsidR="004A5C91" w:rsidRDefault="004A5C91">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2BDCD" w14:textId="77777777" w:rsidR="005131D4" w:rsidRDefault="005131D4" w:rsidP="004A5C91">
      <w:pPr>
        <w:spacing w:after="0" w:line="240" w:lineRule="auto"/>
      </w:pPr>
      <w:r>
        <w:separator/>
      </w:r>
    </w:p>
  </w:footnote>
  <w:footnote w:type="continuationSeparator" w:id="0">
    <w:p w14:paraId="532DCCCD" w14:textId="77777777" w:rsidR="005131D4" w:rsidRDefault="005131D4" w:rsidP="004A5C91">
      <w:pPr>
        <w:spacing w:after="0" w:line="240" w:lineRule="auto"/>
      </w:pPr>
      <w:r>
        <w:continuationSeparator/>
      </w:r>
    </w:p>
  </w:footnote>
  <w:footnote w:id="1">
    <w:p w14:paraId="660D44A0" w14:textId="29499D65" w:rsidR="007E41E8" w:rsidRDefault="007E41E8">
      <w:pPr>
        <w:pStyle w:val="Fodnotetekst"/>
      </w:pPr>
      <w:r>
        <w:rPr>
          <w:rStyle w:val="Fodnotehenvisning"/>
        </w:rPr>
        <w:footnoteRef/>
      </w:r>
      <w:r>
        <w:t xml:space="preserve"> </w:t>
      </w:r>
      <w:r w:rsidRPr="007E41E8">
        <w:t xml:space="preserve">Antal anslag/2400 = </w:t>
      </w:r>
      <w:proofErr w:type="gramStart"/>
      <w:r w:rsidRPr="007E41E8">
        <w:t>X,X</w:t>
      </w:r>
      <w:proofErr w:type="gramEnd"/>
      <w:r w:rsidRPr="007E41E8">
        <w:t xml:space="preserve"> </w:t>
      </w:r>
    </w:p>
  </w:footnote>
  <w:footnote w:id="2">
    <w:p w14:paraId="78D14151" w14:textId="77777777" w:rsidR="00F22F68" w:rsidRDefault="00F22F68" w:rsidP="00F22F68">
      <w:pPr>
        <w:pStyle w:val="Fodnotetekst"/>
      </w:pPr>
      <w:r>
        <w:rPr>
          <w:rStyle w:val="Fodnotehenvisning"/>
        </w:rPr>
        <w:footnoteRef/>
      </w:r>
      <w:r>
        <w:t xml:space="preserve"> En normalside er 2.400 tegn inkl. mellemrum og fodnoter. Forside, indholdsfortegnelse, litteraturliste samt</w:t>
      </w:r>
    </w:p>
    <w:p w14:paraId="0EC3B5FE" w14:textId="0262C50C" w:rsidR="00F22F68" w:rsidRDefault="00F22F68" w:rsidP="00F22F68">
      <w:pPr>
        <w:pStyle w:val="Fodnotetekst"/>
      </w:pPr>
      <w:r>
        <w:t xml:space="preserve">bilag tæller ikke med heri. </w:t>
      </w:r>
      <w:r w:rsidR="009D351B">
        <w:fldChar w:fldCharType="begin" w:fldLock="1"/>
      </w:r>
      <w:r w:rsidR="007E41E8">
        <w:instrText>ADDIN CSL_CITATION {"citationItems":[{"id":"ITEM-1","itemData":{"URL":"https://www.ucn.dk/Files/Billeder/ucn/Uddannelser/Datamatiker/Studieordning-fælles-2014-datamatiker.pdf","accessed":{"date-parts":[["2018","12","10"]]},"id":"ITEM-1","issued":{"date-parts":[["0"]]},"title":"Studieordning Datamatiker uddannelsen Fælles del","type":"webpage"},"locator":"11","uris":["http://www.mendeley.com/documents/?uuid=14bc8d2a-b173-4e3b-ab8b-8c91f25b14d4"]}],"mendeley":{"formattedCitation":"[2, p. 11]","plainTextFormattedCitation":"[2, p. 11]","previouslyFormattedCitation":"[2, p. 11]"},"properties":{"noteIndex":0},"schema":"https://github.com/citation-style-language/schema/raw/master/csl-citation.json"}</w:instrText>
      </w:r>
      <w:r w:rsidR="009D351B">
        <w:fldChar w:fldCharType="separate"/>
      </w:r>
      <w:r w:rsidR="009D351B" w:rsidRPr="009D351B">
        <w:rPr>
          <w:noProof/>
        </w:rPr>
        <w:t>[2, p. 11]</w:t>
      </w:r>
      <w:r w:rsidR="009D351B">
        <w:fldChar w:fldCharType="end"/>
      </w:r>
    </w:p>
  </w:footnote>
  <w:footnote w:id="3">
    <w:p w14:paraId="228BF8F9" w14:textId="2F0B6977" w:rsidR="007E41E8" w:rsidRDefault="007E41E8">
      <w:pPr>
        <w:pStyle w:val="Fodnotetekst"/>
      </w:pPr>
      <w:r>
        <w:rPr>
          <w:rStyle w:val="Fodnotehenvisning"/>
        </w:rPr>
        <w:footnoteRef/>
      </w:r>
      <w:r>
        <w:t xml:space="preserve"> </w:t>
      </w:r>
      <w:r w:rsidRPr="007E41E8">
        <w:t xml:space="preserve">Antal anslag/2400 = </w:t>
      </w:r>
      <w:proofErr w:type="gramStart"/>
      <w:r w:rsidRPr="007E41E8">
        <w:t>X,X</w:t>
      </w:r>
      <w:proofErr w:type="gramEnd"/>
      <w:r w:rsidRPr="007E41E8">
        <w:t xml:space="preserve"> </w:t>
      </w:r>
    </w:p>
  </w:footnote>
  <w:footnote w:id="4">
    <w:p w14:paraId="3B3E384C" w14:textId="77777777" w:rsidR="00702166" w:rsidRDefault="00702166" w:rsidP="00702166">
      <w:pPr>
        <w:pStyle w:val="Fodnotetekst"/>
      </w:pPr>
      <w:r>
        <w:rPr>
          <w:rStyle w:val="Fodnotehenvisning"/>
        </w:rPr>
        <w:footnoteRef/>
      </w:r>
      <w:r>
        <w:t xml:space="preserve"> En normalside er 2.400 tegn inkl. mellemrum og fodnoter. Forside, indholdsfortegnelse, litteraturliste samt</w:t>
      </w:r>
    </w:p>
    <w:p w14:paraId="5D02820A" w14:textId="4DA26214" w:rsidR="00702166" w:rsidRDefault="00702166" w:rsidP="00702166">
      <w:pPr>
        <w:pStyle w:val="Fodnotetekst"/>
      </w:pPr>
      <w:r>
        <w:t>bilag tæller ikke med heri.</w:t>
      </w:r>
      <w:r w:rsidR="009D351B">
        <w:t xml:space="preserve"> </w:t>
      </w:r>
      <w:r w:rsidR="009D351B">
        <w:fldChar w:fldCharType="begin" w:fldLock="1"/>
      </w:r>
      <w:r w:rsidR="009D351B">
        <w:instrText>ADDIN CSL_CITATION {"citationItems":[{"id":"ITEM-1","itemData":{"URL":"https://www.ucn.dk/Files/Billeder/ucn/Uddannelser/Datamatiker/Studieordning-fælles-2014-datamatiker.pdf","accessed":{"date-parts":[["2018","12","10"]]},"id":"ITEM-1","issued":{"date-parts":[["0"]]},"title":"Studieordning Datamatiker uddannelsen Fælles del","type":"webpage"},"locator":"11","uris":["http://www.mendeley.com/documents/?uuid=14bc8d2a-b173-4e3b-ab8b-8c91f25b14d4"]}],"mendeley":{"formattedCitation":"[2, p. 11]","plainTextFormattedCitation":"[2, p. 11]","previouslyFormattedCitation":"[2, p. 11]"},"properties":{"noteIndex":0},"schema":"https://github.com/citation-style-language/schema/raw/master/csl-citation.json"}</w:instrText>
      </w:r>
      <w:r w:rsidR="009D351B">
        <w:fldChar w:fldCharType="separate"/>
      </w:r>
      <w:r w:rsidR="009D351B" w:rsidRPr="009D351B">
        <w:rPr>
          <w:noProof/>
        </w:rPr>
        <w:t>[2, p. 11]</w:t>
      </w:r>
      <w:r w:rsidR="009D351B">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B85DD" w14:textId="19D147A5" w:rsidR="004A5C91" w:rsidRDefault="004A5C91">
    <w:pPr>
      <w:pStyle w:val="Sidehoved"/>
    </w:pPr>
    <w:r w:rsidRPr="004A5C91">
      <w:t>Professionshøjskolen UCN: IT</w:t>
    </w:r>
    <w:r w:rsidR="000A1477">
      <w:t>-</w:t>
    </w:r>
    <w:r w:rsidRPr="004A5C91">
      <w:t>Uddannelserne, Datamatiker</w:t>
    </w:r>
    <w:r w:rsidR="000A1477">
      <w:t xml:space="preserve">, </w:t>
    </w:r>
    <w:r w:rsidR="000A1477" w:rsidRPr="000A1477">
      <w:t>&lt;&lt;</w:t>
    </w:r>
    <w:r w:rsidR="000A1477">
      <w:t>Titel</w:t>
    </w:r>
    <w:r w:rsidR="000A1477" w:rsidRPr="000A1477">
      <w:t>&gt;&gt;</w:t>
    </w:r>
  </w:p>
  <w:p w14:paraId="41AB4886" w14:textId="77777777" w:rsidR="004A5C91" w:rsidRDefault="004A5C91">
    <w:pPr>
      <w:pStyle w:val="Sidehoved"/>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28F5"/>
    <w:rsid w:val="000038B5"/>
    <w:rsid w:val="00004E03"/>
    <w:rsid w:val="00015C10"/>
    <w:rsid w:val="00023D0D"/>
    <w:rsid w:val="000270E6"/>
    <w:rsid w:val="000314D7"/>
    <w:rsid w:val="00032BB5"/>
    <w:rsid w:val="00036617"/>
    <w:rsid w:val="0003717E"/>
    <w:rsid w:val="00042767"/>
    <w:rsid w:val="00045B78"/>
    <w:rsid w:val="00051372"/>
    <w:rsid w:val="00054781"/>
    <w:rsid w:val="00074CA3"/>
    <w:rsid w:val="00082881"/>
    <w:rsid w:val="00082FB5"/>
    <w:rsid w:val="0008471A"/>
    <w:rsid w:val="0008576C"/>
    <w:rsid w:val="0008749B"/>
    <w:rsid w:val="00093B4F"/>
    <w:rsid w:val="00094963"/>
    <w:rsid w:val="000A0287"/>
    <w:rsid w:val="000A1477"/>
    <w:rsid w:val="000A4A06"/>
    <w:rsid w:val="000A60D6"/>
    <w:rsid w:val="000A6906"/>
    <w:rsid w:val="000A6AA8"/>
    <w:rsid w:val="000B0D49"/>
    <w:rsid w:val="000B3090"/>
    <w:rsid w:val="000B4627"/>
    <w:rsid w:val="000C1A99"/>
    <w:rsid w:val="000C28F5"/>
    <w:rsid w:val="000C2B75"/>
    <w:rsid w:val="000C4C47"/>
    <w:rsid w:val="000C5F2B"/>
    <w:rsid w:val="000D0CCB"/>
    <w:rsid w:val="000D3EDA"/>
    <w:rsid w:val="000D49F9"/>
    <w:rsid w:val="000D580C"/>
    <w:rsid w:val="000E18F5"/>
    <w:rsid w:val="000E19EC"/>
    <w:rsid w:val="000E4B3A"/>
    <w:rsid w:val="000E6F34"/>
    <w:rsid w:val="000E75C7"/>
    <w:rsid w:val="000E7BD0"/>
    <w:rsid w:val="000F63E5"/>
    <w:rsid w:val="0010021C"/>
    <w:rsid w:val="00101CD8"/>
    <w:rsid w:val="0011348B"/>
    <w:rsid w:val="00114859"/>
    <w:rsid w:val="00115B69"/>
    <w:rsid w:val="00117AEE"/>
    <w:rsid w:val="0012580F"/>
    <w:rsid w:val="00130F35"/>
    <w:rsid w:val="00135FFF"/>
    <w:rsid w:val="00137323"/>
    <w:rsid w:val="00143579"/>
    <w:rsid w:val="001438FF"/>
    <w:rsid w:val="001445D1"/>
    <w:rsid w:val="0014535E"/>
    <w:rsid w:val="00154370"/>
    <w:rsid w:val="001544CA"/>
    <w:rsid w:val="0015582B"/>
    <w:rsid w:val="0015720C"/>
    <w:rsid w:val="00163913"/>
    <w:rsid w:val="00167FED"/>
    <w:rsid w:val="001721AE"/>
    <w:rsid w:val="00172AF1"/>
    <w:rsid w:val="00172B03"/>
    <w:rsid w:val="00173CAA"/>
    <w:rsid w:val="001819DF"/>
    <w:rsid w:val="001929F9"/>
    <w:rsid w:val="001A23B7"/>
    <w:rsid w:val="001A2B12"/>
    <w:rsid w:val="001A731D"/>
    <w:rsid w:val="001B2D3D"/>
    <w:rsid w:val="001B6FED"/>
    <w:rsid w:val="001B7177"/>
    <w:rsid w:val="001B7A2B"/>
    <w:rsid w:val="001C074E"/>
    <w:rsid w:val="001C1567"/>
    <w:rsid w:val="001C5DF4"/>
    <w:rsid w:val="001C67A5"/>
    <w:rsid w:val="001E0539"/>
    <w:rsid w:val="001E20A5"/>
    <w:rsid w:val="001E359A"/>
    <w:rsid w:val="001E53E3"/>
    <w:rsid w:val="001F5C87"/>
    <w:rsid w:val="0020301D"/>
    <w:rsid w:val="00204762"/>
    <w:rsid w:val="002058B8"/>
    <w:rsid w:val="00206792"/>
    <w:rsid w:val="00214DCB"/>
    <w:rsid w:val="00216918"/>
    <w:rsid w:val="00216A53"/>
    <w:rsid w:val="00220DF4"/>
    <w:rsid w:val="00221576"/>
    <w:rsid w:val="00221AE6"/>
    <w:rsid w:val="00222D6C"/>
    <w:rsid w:val="00224241"/>
    <w:rsid w:val="0022637A"/>
    <w:rsid w:val="002275AE"/>
    <w:rsid w:val="00227E30"/>
    <w:rsid w:val="00231E34"/>
    <w:rsid w:val="0023695C"/>
    <w:rsid w:val="002422FE"/>
    <w:rsid w:val="0024741C"/>
    <w:rsid w:val="00251254"/>
    <w:rsid w:val="002536AB"/>
    <w:rsid w:val="00254175"/>
    <w:rsid w:val="00255458"/>
    <w:rsid w:val="00255C59"/>
    <w:rsid w:val="00256535"/>
    <w:rsid w:val="00256BA9"/>
    <w:rsid w:val="0026343A"/>
    <w:rsid w:val="0026490A"/>
    <w:rsid w:val="00274D15"/>
    <w:rsid w:val="0027506C"/>
    <w:rsid w:val="00280F42"/>
    <w:rsid w:val="0028380A"/>
    <w:rsid w:val="0028399B"/>
    <w:rsid w:val="002850AE"/>
    <w:rsid w:val="00287AE3"/>
    <w:rsid w:val="00290595"/>
    <w:rsid w:val="00292A3B"/>
    <w:rsid w:val="002957E9"/>
    <w:rsid w:val="0029626A"/>
    <w:rsid w:val="002A4DF4"/>
    <w:rsid w:val="002A53FF"/>
    <w:rsid w:val="002A552F"/>
    <w:rsid w:val="002A73C8"/>
    <w:rsid w:val="002B0F0F"/>
    <w:rsid w:val="002B2625"/>
    <w:rsid w:val="002B3402"/>
    <w:rsid w:val="002B3CC1"/>
    <w:rsid w:val="002B55A4"/>
    <w:rsid w:val="002C0E8D"/>
    <w:rsid w:val="002C2774"/>
    <w:rsid w:val="002C2EAC"/>
    <w:rsid w:val="002C3FF5"/>
    <w:rsid w:val="002D7AFC"/>
    <w:rsid w:val="002E319D"/>
    <w:rsid w:val="002E41A5"/>
    <w:rsid w:val="002E7A3E"/>
    <w:rsid w:val="002F1E95"/>
    <w:rsid w:val="002F4C04"/>
    <w:rsid w:val="002F594A"/>
    <w:rsid w:val="002F72B6"/>
    <w:rsid w:val="00302276"/>
    <w:rsid w:val="00305280"/>
    <w:rsid w:val="003071B8"/>
    <w:rsid w:val="003118D6"/>
    <w:rsid w:val="003140FA"/>
    <w:rsid w:val="00314493"/>
    <w:rsid w:val="00314B35"/>
    <w:rsid w:val="003225D3"/>
    <w:rsid w:val="00322C38"/>
    <w:rsid w:val="00323F20"/>
    <w:rsid w:val="00325139"/>
    <w:rsid w:val="00326FD5"/>
    <w:rsid w:val="00326FF5"/>
    <w:rsid w:val="003278BB"/>
    <w:rsid w:val="003304B6"/>
    <w:rsid w:val="003310D3"/>
    <w:rsid w:val="0033119D"/>
    <w:rsid w:val="003314A5"/>
    <w:rsid w:val="003333D2"/>
    <w:rsid w:val="00337B1E"/>
    <w:rsid w:val="003408BE"/>
    <w:rsid w:val="0034236E"/>
    <w:rsid w:val="00351504"/>
    <w:rsid w:val="00351A0D"/>
    <w:rsid w:val="00363645"/>
    <w:rsid w:val="0037550A"/>
    <w:rsid w:val="00375B00"/>
    <w:rsid w:val="00377DEA"/>
    <w:rsid w:val="00380211"/>
    <w:rsid w:val="00381F5D"/>
    <w:rsid w:val="00383682"/>
    <w:rsid w:val="0038493C"/>
    <w:rsid w:val="00384F04"/>
    <w:rsid w:val="0039036F"/>
    <w:rsid w:val="003912E6"/>
    <w:rsid w:val="00391565"/>
    <w:rsid w:val="0039209F"/>
    <w:rsid w:val="003927EA"/>
    <w:rsid w:val="00395977"/>
    <w:rsid w:val="00397BDF"/>
    <w:rsid w:val="003A3E2B"/>
    <w:rsid w:val="003A7D46"/>
    <w:rsid w:val="003B19B8"/>
    <w:rsid w:val="003B2F9A"/>
    <w:rsid w:val="003C0A2A"/>
    <w:rsid w:val="003C34DF"/>
    <w:rsid w:val="003C43EC"/>
    <w:rsid w:val="003C7ABC"/>
    <w:rsid w:val="003D0AA3"/>
    <w:rsid w:val="003D22B4"/>
    <w:rsid w:val="003D3DFC"/>
    <w:rsid w:val="003D413C"/>
    <w:rsid w:val="003D5BE4"/>
    <w:rsid w:val="003E4F5C"/>
    <w:rsid w:val="003F088C"/>
    <w:rsid w:val="003F08DC"/>
    <w:rsid w:val="003F120F"/>
    <w:rsid w:val="003F14F1"/>
    <w:rsid w:val="003F4E09"/>
    <w:rsid w:val="003F75C5"/>
    <w:rsid w:val="004066DF"/>
    <w:rsid w:val="00411190"/>
    <w:rsid w:val="0042413E"/>
    <w:rsid w:val="004306DD"/>
    <w:rsid w:val="004371CD"/>
    <w:rsid w:val="004400ED"/>
    <w:rsid w:val="00440E1C"/>
    <w:rsid w:val="004427A9"/>
    <w:rsid w:val="0044403B"/>
    <w:rsid w:val="00445A8A"/>
    <w:rsid w:val="004464D6"/>
    <w:rsid w:val="00446760"/>
    <w:rsid w:val="00447707"/>
    <w:rsid w:val="004520CC"/>
    <w:rsid w:val="00453904"/>
    <w:rsid w:val="00457EC0"/>
    <w:rsid w:val="00460A16"/>
    <w:rsid w:val="00464A26"/>
    <w:rsid w:val="00471DED"/>
    <w:rsid w:val="00480281"/>
    <w:rsid w:val="004803F4"/>
    <w:rsid w:val="00480A03"/>
    <w:rsid w:val="00482324"/>
    <w:rsid w:val="00485097"/>
    <w:rsid w:val="004860D3"/>
    <w:rsid w:val="00486433"/>
    <w:rsid w:val="0048658A"/>
    <w:rsid w:val="00487E92"/>
    <w:rsid w:val="00494D3E"/>
    <w:rsid w:val="00496831"/>
    <w:rsid w:val="00496C86"/>
    <w:rsid w:val="00497A3B"/>
    <w:rsid w:val="004A01B6"/>
    <w:rsid w:val="004A4EEE"/>
    <w:rsid w:val="004A595D"/>
    <w:rsid w:val="004A5C91"/>
    <w:rsid w:val="004A60E0"/>
    <w:rsid w:val="004A6504"/>
    <w:rsid w:val="004A7434"/>
    <w:rsid w:val="004A76D8"/>
    <w:rsid w:val="004B0B8A"/>
    <w:rsid w:val="004B4B8E"/>
    <w:rsid w:val="004B55FE"/>
    <w:rsid w:val="004B5F5F"/>
    <w:rsid w:val="004B6249"/>
    <w:rsid w:val="004B6B52"/>
    <w:rsid w:val="004B79C1"/>
    <w:rsid w:val="004C1631"/>
    <w:rsid w:val="004C2253"/>
    <w:rsid w:val="004C418B"/>
    <w:rsid w:val="004C6430"/>
    <w:rsid w:val="004D3746"/>
    <w:rsid w:val="004D46AA"/>
    <w:rsid w:val="004D6E53"/>
    <w:rsid w:val="004E436D"/>
    <w:rsid w:val="004E4867"/>
    <w:rsid w:val="005007D6"/>
    <w:rsid w:val="0050696D"/>
    <w:rsid w:val="00507567"/>
    <w:rsid w:val="00512E34"/>
    <w:rsid w:val="005131D4"/>
    <w:rsid w:val="0051450F"/>
    <w:rsid w:val="00516D06"/>
    <w:rsid w:val="00517D55"/>
    <w:rsid w:val="005268DE"/>
    <w:rsid w:val="0053263F"/>
    <w:rsid w:val="00533FE2"/>
    <w:rsid w:val="00535612"/>
    <w:rsid w:val="00540DD9"/>
    <w:rsid w:val="00551204"/>
    <w:rsid w:val="005515C1"/>
    <w:rsid w:val="00552B09"/>
    <w:rsid w:val="005532A3"/>
    <w:rsid w:val="00555DED"/>
    <w:rsid w:val="00560B2B"/>
    <w:rsid w:val="00565BFC"/>
    <w:rsid w:val="00571049"/>
    <w:rsid w:val="00574FAE"/>
    <w:rsid w:val="005752BC"/>
    <w:rsid w:val="00577FA2"/>
    <w:rsid w:val="005813AB"/>
    <w:rsid w:val="00582A80"/>
    <w:rsid w:val="00594158"/>
    <w:rsid w:val="005A07ED"/>
    <w:rsid w:val="005A0FD5"/>
    <w:rsid w:val="005A1CE3"/>
    <w:rsid w:val="005A3255"/>
    <w:rsid w:val="005A3861"/>
    <w:rsid w:val="005A5A88"/>
    <w:rsid w:val="005A6C32"/>
    <w:rsid w:val="005A718E"/>
    <w:rsid w:val="005B0200"/>
    <w:rsid w:val="005B1A20"/>
    <w:rsid w:val="005B47EF"/>
    <w:rsid w:val="005D31E4"/>
    <w:rsid w:val="005D460B"/>
    <w:rsid w:val="005D4F43"/>
    <w:rsid w:val="005D548E"/>
    <w:rsid w:val="005D5A65"/>
    <w:rsid w:val="005D6598"/>
    <w:rsid w:val="005E1A03"/>
    <w:rsid w:val="005E1D6D"/>
    <w:rsid w:val="005E511E"/>
    <w:rsid w:val="005E5FC1"/>
    <w:rsid w:val="005F02AA"/>
    <w:rsid w:val="005F242A"/>
    <w:rsid w:val="005F2BC4"/>
    <w:rsid w:val="005F60B2"/>
    <w:rsid w:val="006006A2"/>
    <w:rsid w:val="00601E0E"/>
    <w:rsid w:val="00602554"/>
    <w:rsid w:val="006100C8"/>
    <w:rsid w:val="00610889"/>
    <w:rsid w:val="006179A1"/>
    <w:rsid w:val="00620D65"/>
    <w:rsid w:val="00621CA1"/>
    <w:rsid w:val="00624374"/>
    <w:rsid w:val="00627CE9"/>
    <w:rsid w:val="00630331"/>
    <w:rsid w:val="006337F1"/>
    <w:rsid w:val="00634C87"/>
    <w:rsid w:val="006401F0"/>
    <w:rsid w:val="0064093E"/>
    <w:rsid w:val="00642D79"/>
    <w:rsid w:val="00644F39"/>
    <w:rsid w:val="00646E8A"/>
    <w:rsid w:val="00647600"/>
    <w:rsid w:val="0065000D"/>
    <w:rsid w:val="006541C7"/>
    <w:rsid w:val="00654381"/>
    <w:rsid w:val="006546CB"/>
    <w:rsid w:val="00657F44"/>
    <w:rsid w:val="00662181"/>
    <w:rsid w:val="0067328D"/>
    <w:rsid w:val="00673E40"/>
    <w:rsid w:val="00675579"/>
    <w:rsid w:val="00684255"/>
    <w:rsid w:val="0069344F"/>
    <w:rsid w:val="00697E78"/>
    <w:rsid w:val="006A02B7"/>
    <w:rsid w:val="006A6162"/>
    <w:rsid w:val="006A73D1"/>
    <w:rsid w:val="006A7D63"/>
    <w:rsid w:val="006A7ED8"/>
    <w:rsid w:val="006C0E5C"/>
    <w:rsid w:val="006C2630"/>
    <w:rsid w:val="006C2C2B"/>
    <w:rsid w:val="006C348F"/>
    <w:rsid w:val="006C717A"/>
    <w:rsid w:val="006D2879"/>
    <w:rsid w:val="006D2B92"/>
    <w:rsid w:val="006E1412"/>
    <w:rsid w:val="006E7F75"/>
    <w:rsid w:val="006F0C09"/>
    <w:rsid w:val="006F40E4"/>
    <w:rsid w:val="006F6AB3"/>
    <w:rsid w:val="006F6F83"/>
    <w:rsid w:val="006F7654"/>
    <w:rsid w:val="0070163A"/>
    <w:rsid w:val="00702166"/>
    <w:rsid w:val="007036C4"/>
    <w:rsid w:val="007038D9"/>
    <w:rsid w:val="00710DDF"/>
    <w:rsid w:val="007131DF"/>
    <w:rsid w:val="00716C1B"/>
    <w:rsid w:val="007220E6"/>
    <w:rsid w:val="00724003"/>
    <w:rsid w:val="00725D23"/>
    <w:rsid w:val="007339A4"/>
    <w:rsid w:val="00734B9E"/>
    <w:rsid w:val="007368B9"/>
    <w:rsid w:val="00737165"/>
    <w:rsid w:val="00737754"/>
    <w:rsid w:val="00740457"/>
    <w:rsid w:val="00742226"/>
    <w:rsid w:val="007449EE"/>
    <w:rsid w:val="007503CA"/>
    <w:rsid w:val="00751880"/>
    <w:rsid w:val="00751BDC"/>
    <w:rsid w:val="00757B1D"/>
    <w:rsid w:val="007620C1"/>
    <w:rsid w:val="00766D66"/>
    <w:rsid w:val="00767AF9"/>
    <w:rsid w:val="00774349"/>
    <w:rsid w:val="00776CDD"/>
    <w:rsid w:val="00780CE5"/>
    <w:rsid w:val="00781700"/>
    <w:rsid w:val="00784FA3"/>
    <w:rsid w:val="007859AB"/>
    <w:rsid w:val="007879E8"/>
    <w:rsid w:val="0079350A"/>
    <w:rsid w:val="00793A43"/>
    <w:rsid w:val="007976FE"/>
    <w:rsid w:val="007B08A4"/>
    <w:rsid w:val="007B161C"/>
    <w:rsid w:val="007B2596"/>
    <w:rsid w:val="007B29D2"/>
    <w:rsid w:val="007B3786"/>
    <w:rsid w:val="007B3F65"/>
    <w:rsid w:val="007B44D6"/>
    <w:rsid w:val="007B6CF8"/>
    <w:rsid w:val="007C1D15"/>
    <w:rsid w:val="007D0884"/>
    <w:rsid w:val="007D11A2"/>
    <w:rsid w:val="007D682E"/>
    <w:rsid w:val="007E01A1"/>
    <w:rsid w:val="007E41E8"/>
    <w:rsid w:val="007E4456"/>
    <w:rsid w:val="007E4816"/>
    <w:rsid w:val="007E57A1"/>
    <w:rsid w:val="007E639E"/>
    <w:rsid w:val="007E6FE8"/>
    <w:rsid w:val="007F1499"/>
    <w:rsid w:val="007F322C"/>
    <w:rsid w:val="007F4C72"/>
    <w:rsid w:val="007F532F"/>
    <w:rsid w:val="007F6737"/>
    <w:rsid w:val="007F78C9"/>
    <w:rsid w:val="008000A9"/>
    <w:rsid w:val="0080429B"/>
    <w:rsid w:val="00804545"/>
    <w:rsid w:val="00807683"/>
    <w:rsid w:val="00807C0B"/>
    <w:rsid w:val="0081387E"/>
    <w:rsid w:val="00813C69"/>
    <w:rsid w:val="00813DBC"/>
    <w:rsid w:val="00820076"/>
    <w:rsid w:val="00826699"/>
    <w:rsid w:val="0082798A"/>
    <w:rsid w:val="00827F73"/>
    <w:rsid w:val="008330BE"/>
    <w:rsid w:val="00837647"/>
    <w:rsid w:val="00840102"/>
    <w:rsid w:val="00840501"/>
    <w:rsid w:val="0084261A"/>
    <w:rsid w:val="008435EF"/>
    <w:rsid w:val="00846381"/>
    <w:rsid w:val="008467F5"/>
    <w:rsid w:val="00851872"/>
    <w:rsid w:val="00855ACD"/>
    <w:rsid w:val="008607CC"/>
    <w:rsid w:val="00861EBD"/>
    <w:rsid w:val="0086287D"/>
    <w:rsid w:val="008635B8"/>
    <w:rsid w:val="00863E5B"/>
    <w:rsid w:val="00864488"/>
    <w:rsid w:val="0086744D"/>
    <w:rsid w:val="008707B5"/>
    <w:rsid w:val="008717C6"/>
    <w:rsid w:val="008720C8"/>
    <w:rsid w:val="00876E43"/>
    <w:rsid w:val="008771BD"/>
    <w:rsid w:val="008806EE"/>
    <w:rsid w:val="008813CB"/>
    <w:rsid w:val="0088173F"/>
    <w:rsid w:val="008834AF"/>
    <w:rsid w:val="00883DD8"/>
    <w:rsid w:val="00884982"/>
    <w:rsid w:val="00885D36"/>
    <w:rsid w:val="008904C0"/>
    <w:rsid w:val="008916EC"/>
    <w:rsid w:val="008919D3"/>
    <w:rsid w:val="00896779"/>
    <w:rsid w:val="008A160E"/>
    <w:rsid w:val="008A4E0C"/>
    <w:rsid w:val="008B043D"/>
    <w:rsid w:val="008B506A"/>
    <w:rsid w:val="008B67D5"/>
    <w:rsid w:val="008B70D4"/>
    <w:rsid w:val="008C7AC5"/>
    <w:rsid w:val="008D0239"/>
    <w:rsid w:val="008D3886"/>
    <w:rsid w:val="008D4C8C"/>
    <w:rsid w:val="008D4D25"/>
    <w:rsid w:val="008D68C7"/>
    <w:rsid w:val="008E3EAE"/>
    <w:rsid w:val="008E611A"/>
    <w:rsid w:val="008E6BC2"/>
    <w:rsid w:val="008E6D43"/>
    <w:rsid w:val="008E72DC"/>
    <w:rsid w:val="008E7AE0"/>
    <w:rsid w:val="008E7F1A"/>
    <w:rsid w:val="008F35E3"/>
    <w:rsid w:val="008F7709"/>
    <w:rsid w:val="009017F3"/>
    <w:rsid w:val="009028DB"/>
    <w:rsid w:val="0090603E"/>
    <w:rsid w:val="00910930"/>
    <w:rsid w:val="00911C34"/>
    <w:rsid w:val="00912EF6"/>
    <w:rsid w:val="009179C1"/>
    <w:rsid w:val="009225C0"/>
    <w:rsid w:val="00926E49"/>
    <w:rsid w:val="00931B46"/>
    <w:rsid w:val="009340D4"/>
    <w:rsid w:val="00934BF1"/>
    <w:rsid w:val="0094406F"/>
    <w:rsid w:val="0094556E"/>
    <w:rsid w:val="00946B87"/>
    <w:rsid w:val="00960969"/>
    <w:rsid w:val="0096367F"/>
    <w:rsid w:val="00967046"/>
    <w:rsid w:val="00976173"/>
    <w:rsid w:val="00976259"/>
    <w:rsid w:val="00981E8F"/>
    <w:rsid w:val="009858AA"/>
    <w:rsid w:val="00986FB7"/>
    <w:rsid w:val="00987926"/>
    <w:rsid w:val="00987E1F"/>
    <w:rsid w:val="009943EB"/>
    <w:rsid w:val="00997333"/>
    <w:rsid w:val="009A16C9"/>
    <w:rsid w:val="009A3398"/>
    <w:rsid w:val="009A490A"/>
    <w:rsid w:val="009A78B5"/>
    <w:rsid w:val="009B0269"/>
    <w:rsid w:val="009B179D"/>
    <w:rsid w:val="009B3DA5"/>
    <w:rsid w:val="009C0EE5"/>
    <w:rsid w:val="009C362E"/>
    <w:rsid w:val="009C3EBA"/>
    <w:rsid w:val="009C7654"/>
    <w:rsid w:val="009D2962"/>
    <w:rsid w:val="009D351B"/>
    <w:rsid w:val="009D3C45"/>
    <w:rsid w:val="009D5823"/>
    <w:rsid w:val="009D6153"/>
    <w:rsid w:val="009D6A13"/>
    <w:rsid w:val="009D6A9D"/>
    <w:rsid w:val="009D7FEB"/>
    <w:rsid w:val="009E0278"/>
    <w:rsid w:val="009E2193"/>
    <w:rsid w:val="009E7F28"/>
    <w:rsid w:val="009F3850"/>
    <w:rsid w:val="009F4353"/>
    <w:rsid w:val="009F4759"/>
    <w:rsid w:val="00A01A25"/>
    <w:rsid w:val="00A051D9"/>
    <w:rsid w:val="00A07EFA"/>
    <w:rsid w:val="00A120A8"/>
    <w:rsid w:val="00A14588"/>
    <w:rsid w:val="00A14B2B"/>
    <w:rsid w:val="00A14CFD"/>
    <w:rsid w:val="00A14E55"/>
    <w:rsid w:val="00A153CC"/>
    <w:rsid w:val="00A15834"/>
    <w:rsid w:val="00A159C4"/>
    <w:rsid w:val="00A21991"/>
    <w:rsid w:val="00A21C78"/>
    <w:rsid w:val="00A22C67"/>
    <w:rsid w:val="00A22EF7"/>
    <w:rsid w:val="00A23C15"/>
    <w:rsid w:val="00A2662D"/>
    <w:rsid w:val="00A34570"/>
    <w:rsid w:val="00A3553D"/>
    <w:rsid w:val="00A37D53"/>
    <w:rsid w:val="00A41E29"/>
    <w:rsid w:val="00A43280"/>
    <w:rsid w:val="00A44F0B"/>
    <w:rsid w:val="00A50EA8"/>
    <w:rsid w:val="00A53D9D"/>
    <w:rsid w:val="00A547EE"/>
    <w:rsid w:val="00A55F72"/>
    <w:rsid w:val="00A5683E"/>
    <w:rsid w:val="00A60EC1"/>
    <w:rsid w:val="00A64862"/>
    <w:rsid w:val="00A661C7"/>
    <w:rsid w:val="00A66547"/>
    <w:rsid w:val="00A66BBE"/>
    <w:rsid w:val="00A70DCA"/>
    <w:rsid w:val="00A71063"/>
    <w:rsid w:val="00A71842"/>
    <w:rsid w:val="00A72A57"/>
    <w:rsid w:val="00A75E61"/>
    <w:rsid w:val="00A8274B"/>
    <w:rsid w:val="00A82D12"/>
    <w:rsid w:val="00A82D3C"/>
    <w:rsid w:val="00A84362"/>
    <w:rsid w:val="00A86AA9"/>
    <w:rsid w:val="00A900D3"/>
    <w:rsid w:val="00A909B6"/>
    <w:rsid w:val="00A928F2"/>
    <w:rsid w:val="00A95B4A"/>
    <w:rsid w:val="00A972CE"/>
    <w:rsid w:val="00A97F23"/>
    <w:rsid w:val="00AA004A"/>
    <w:rsid w:val="00AA5AB3"/>
    <w:rsid w:val="00AA5E63"/>
    <w:rsid w:val="00AA65F8"/>
    <w:rsid w:val="00AB0C27"/>
    <w:rsid w:val="00AB1860"/>
    <w:rsid w:val="00AB3240"/>
    <w:rsid w:val="00AC2366"/>
    <w:rsid w:val="00AC7D7A"/>
    <w:rsid w:val="00AE042E"/>
    <w:rsid w:val="00AF133D"/>
    <w:rsid w:val="00AF2724"/>
    <w:rsid w:val="00AF66F9"/>
    <w:rsid w:val="00AF72BD"/>
    <w:rsid w:val="00B01E89"/>
    <w:rsid w:val="00B03AB2"/>
    <w:rsid w:val="00B07379"/>
    <w:rsid w:val="00B1116F"/>
    <w:rsid w:val="00B17092"/>
    <w:rsid w:val="00B26473"/>
    <w:rsid w:val="00B273DD"/>
    <w:rsid w:val="00B30C13"/>
    <w:rsid w:val="00B3701B"/>
    <w:rsid w:val="00B40604"/>
    <w:rsid w:val="00B40837"/>
    <w:rsid w:val="00B40C49"/>
    <w:rsid w:val="00B41924"/>
    <w:rsid w:val="00B422A9"/>
    <w:rsid w:val="00B506C0"/>
    <w:rsid w:val="00B512C4"/>
    <w:rsid w:val="00B54E11"/>
    <w:rsid w:val="00B56F7B"/>
    <w:rsid w:val="00B601FD"/>
    <w:rsid w:val="00B63CE1"/>
    <w:rsid w:val="00B63FC1"/>
    <w:rsid w:val="00B64CDE"/>
    <w:rsid w:val="00B677C2"/>
    <w:rsid w:val="00B731E5"/>
    <w:rsid w:val="00B7339F"/>
    <w:rsid w:val="00B74439"/>
    <w:rsid w:val="00B76AF2"/>
    <w:rsid w:val="00B84D27"/>
    <w:rsid w:val="00B85036"/>
    <w:rsid w:val="00B866D5"/>
    <w:rsid w:val="00B9090C"/>
    <w:rsid w:val="00B92189"/>
    <w:rsid w:val="00B9218B"/>
    <w:rsid w:val="00B93F30"/>
    <w:rsid w:val="00B96D59"/>
    <w:rsid w:val="00BA13B2"/>
    <w:rsid w:val="00BA34BC"/>
    <w:rsid w:val="00BA46C0"/>
    <w:rsid w:val="00BA5311"/>
    <w:rsid w:val="00BA5DCA"/>
    <w:rsid w:val="00BA6351"/>
    <w:rsid w:val="00BA6847"/>
    <w:rsid w:val="00BB0CC3"/>
    <w:rsid w:val="00BB40D9"/>
    <w:rsid w:val="00BB4169"/>
    <w:rsid w:val="00BB41F0"/>
    <w:rsid w:val="00BB5AD0"/>
    <w:rsid w:val="00BB5ADD"/>
    <w:rsid w:val="00BB6AED"/>
    <w:rsid w:val="00BB794B"/>
    <w:rsid w:val="00BD1B77"/>
    <w:rsid w:val="00BD3E13"/>
    <w:rsid w:val="00BD5A1D"/>
    <w:rsid w:val="00BD7F48"/>
    <w:rsid w:val="00BE105E"/>
    <w:rsid w:val="00BE4C46"/>
    <w:rsid w:val="00BE65CF"/>
    <w:rsid w:val="00BE79EC"/>
    <w:rsid w:val="00C049C5"/>
    <w:rsid w:val="00C05C5D"/>
    <w:rsid w:val="00C07BD8"/>
    <w:rsid w:val="00C10164"/>
    <w:rsid w:val="00C14777"/>
    <w:rsid w:val="00C15016"/>
    <w:rsid w:val="00C15EAB"/>
    <w:rsid w:val="00C172CB"/>
    <w:rsid w:val="00C224F4"/>
    <w:rsid w:val="00C24DC3"/>
    <w:rsid w:val="00C32213"/>
    <w:rsid w:val="00C36F00"/>
    <w:rsid w:val="00C40277"/>
    <w:rsid w:val="00C413BA"/>
    <w:rsid w:val="00C46090"/>
    <w:rsid w:val="00C5037D"/>
    <w:rsid w:val="00C50F8C"/>
    <w:rsid w:val="00C50F91"/>
    <w:rsid w:val="00C54A9F"/>
    <w:rsid w:val="00C54F2A"/>
    <w:rsid w:val="00C55C4F"/>
    <w:rsid w:val="00C57B2F"/>
    <w:rsid w:val="00C6104A"/>
    <w:rsid w:val="00C61430"/>
    <w:rsid w:val="00C644B8"/>
    <w:rsid w:val="00C665A2"/>
    <w:rsid w:val="00C70275"/>
    <w:rsid w:val="00C74AB7"/>
    <w:rsid w:val="00C7501B"/>
    <w:rsid w:val="00C751E3"/>
    <w:rsid w:val="00C8131B"/>
    <w:rsid w:val="00C83DB3"/>
    <w:rsid w:val="00C85863"/>
    <w:rsid w:val="00C85F79"/>
    <w:rsid w:val="00C900E1"/>
    <w:rsid w:val="00C912FD"/>
    <w:rsid w:val="00C925D4"/>
    <w:rsid w:val="00C94526"/>
    <w:rsid w:val="00CA1229"/>
    <w:rsid w:val="00CA1624"/>
    <w:rsid w:val="00CA16CD"/>
    <w:rsid w:val="00CA192A"/>
    <w:rsid w:val="00CA1C50"/>
    <w:rsid w:val="00CA2E0D"/>
    <w:rsid w:val="00CA5C8D"/>
    <w:rsid w:val="00CB3ADD"/>
    <w:rsid w:val="00CB680B"/>
    <w:rsid w:val="00CC08A3"/>
    <w:rsid w:val="00CC2A63"/>
    <w:rsid w:val="00CC5D90"/>
    <w:rsid w:val="00CC6BBF"/>
    <w:rsid w:val="00CC70FC"/>
    <w:rsid w:val="00CC71BD"/>
    <w:rsid w:val="00CD094A"/>
    <w:rsid w:val="00CD0A28"/>
    <w:rsid w:val="00CD16FC"/>
    <w:rsid w:val="00CD308D"/>
    <w:rsid w:val="00CD380D"/>
    <w:rsid w:val="00CE3673"/>
    <w:rsid w:val="00CE5D1A"/>
    <w:rsid w:val="00CE5ED3"/>
    <w:rsid w:val="00CE65CF"/>
    <w:rsid w:val="00CF10C2"/>
    <w:rsid w:val="00CF33F7"/>
    <w:rsid w:val="00CF3E8E"/>
    <w:rsid w:val="00D001F7"/>
    <w:rsid w:val="00D0060D"/>
    <w:rsid w:val="00D010C8"/>
    <w:rsid w:val="00D01209"/>
    <w:rsid w:val="00D01EE5"/>
    <w:rsid w:val="00D0264B"/>
    <w:rsid w:val="00D11F38"/>
    <w:rsid w:val="00D124A2"/>
    <w:rsid w:val="00D14677"/>
    <w:rsid w:val="00D15B8E"/>
    <w:rsid w:val="00D17EFE"/>
    <w:rsid w:val="00D22A5E"/>
    <w:rsid w:val="00D249AE"/>
    <w:rsid w:val="00D25D89"/>
    <w:rsid w:val="00D27D07"/>
    <w:rsid w:val="00D31C53"/>
    <w:rsid w:val="00D32051"/>
    <w:rsid w:val="00D359B2"/>
    <w:rsid w:val="00D40EF3"/>
    <w:rsid w:val="00D41220"/>
    <w:rsid w:val="00D41BD9"/>
    <w:rsid w:val="00D4279D"/>
    <w:rsid w:val="00D436FE"/>
    <w:rsid w:val="00D44C7B"/>
    <w:rsid w:val="00D44E52"/>
    <w:rsid w:val="00D4535D"/>
    <w:rsid w:val="00D46A70"/>
    <w:rsid w:val="00D46C7F"/>
    <w:rsid w:val="00D4770C"/>
    <w:rsid w:val="00D50A42"/>
    <w:rsid w:val="00D532AF"/>
    <w:rsid w:val="00D53B2F"/>
    <w:rsid w:val="00D53E2B"/>
    <w:rsid w:val="00D576F0"/>
    <w:rsid w:val="00D601D5"/>
    <w:rsid w:val="00D61BDD"/>
    <w:rsid w:val="00D65EB6"/>
    <w:rsid w:val="00D67F1F"/>
    <w:rsid w:val="00D70B7C"/>
    <w:rsid w:val="00D71B26"/>
    <w:rsid w:val="00D72776"/>
    <w:rsid w:val="00D73741"/>
    <w:rsid w:val="00D74C42"/>
    <w:rsid w:val="00D7613C"/>
    <w:rsid w:val="00D8141A"/>
    <w:rsid w:val="00D81E14"/>
    <w:rsid w:val="00D82A6C"/>
    <w:rsid w:val="00D8478C"/>
    <w:rsid w:val="00D854E3"/>
    <w:rsid w:val="00D93F4A"/>
    <w:rsid w:val="00D95356"/>
    <w:rsid w:val="00DA1141"/>
    <w:rsid w:val="00DA2138"/>
    <w:rsid w:val="00DA255C"/>
    <w:rsid w:val="00DA3168"/>
    <w:rsid w:val="00DB23D7"/>
    <w:rsid w:val="00DB28D3"/>
    <w:rsid w:val="00DB2D54"/>
    <w:rsid w:val="00DB3105"/>
    <w:rsid w:val="00DB3184"/>
    <w:rsid w:val="00DB33F8"/>
    <w:rsid w:val="00DB5833"/>
    <w:rsid w:val="00DC1165"/>
    <w:rsid w:val="00DC3B9A"/>
    <w:rsid w:val="00DC451B"/>
    <w:rsid w:val="00DC5D5E"/>
    <w:rsid w:val="00DC64DF"/>
    <w:rsid w:val="00DD3CB0"/>
    <w:rsid w:val="00DD3F7D"/>
    <w:rsid w:val="00DD5082"/>
    <w:rsid w:val="00DD5E82"/>
    <w:rsid w:val="00DD78B3"/>
    <w:rsid w:val="00DE17D6"/>
    <w:rsid w:val="00DE1C8B"/>
    <w:rsid w:val="00DE280C"/>
    <w:rsid w:val="00DE36D5"/>
    <w:rsid w:val="00DE465D"/>
    <w:rsid w:val="00DE49BA"/>
    <w:rsid w:val="00DF0089"/>
    <w:rsid w:val="00DF2C43"/>
    <w:rsid w:val="00DF670E"/>
    <w:rsid w:val="00DF6EE3"/>
    <w:rsid w:val="00DF78A7"/>
    <w:rsid w:val="00E01455"/>
    <w:rsid w:val="00E06B15"/>
    <w:rsid w:val="00E11953"/>
    <w:rsid w:val="00E1208F"/>
    <w:rsid w:val="00E12191"/>
    <w:rsid w:val="00E1347E"/>
    <w:rsid w:val="00E16542"/>
    <w:rsid w:val="00E22146"/>
    <w:rsid w:val="00E237A7"/>
    <w:rsid w:val="00E26407"/>
    <w:rsid w:val="00E26F02"/>
    <w:rsid w:val="00E277E3"/>
    <w:rsid w:val="00E31DFE"/>
    <w:rsid w:val="00E33EF1"/>
    <w:rsid w:val="00E352B4"/>
    <w:rsid w:val="00E40F17"/>
    <w:rsid w:val="00E4379A"/>
    <w:rsid w:val="00E4469D"/>
    <w:rsid w:val="00E50F1B"/>
    <w:rsid w:val="00E52F6C"/>
    <w:rsid w:val="00E57331"/>
    <w:rsid w:val="00E6224A"/>
    <w:rsid w:val="00E6306E"/>
    <w:rsid w:val="00E7399D"/>
    <w:rsid w:val="00E74F47"/>
    <w:rsid w:val="00E7665A"/>
    <w:rsid w:val="00E773F9"/>
    <w:rsid w:val="00E80AD3"/>
    <w:rsid w:val="00E83A32"/>
    <w:rsid w:val="00E87948"/>
    <w:rsid w:val="00E91152"/>
    <w:rsid w:val="00E917AD"/>
    <w:rsid w:val="00E92B93"/>
    <w:rsid w:val="00E95286"/>
    <w:rsid w:val="00E9599C"/>
    <w:rsid w:val="00EA45A9"/>
    <w:rsid w:val="00EB0D10"/>
    <w:rsid w:val="00EB3C1C"/>
    <w:rsid w:val="00EB4112"/>
    <w:rsid w:val="00EB48DF"/>
    <w:rsid w:val="00EB52B5"/>
    <w:rsid w:val="00EB535A"/>
    <w:rsid w:val="00EC093D"/>
    <w:rsid w:val="00EC38EB"/>
    <w:rsid w:val="00ED2D9F"/>
    <w:rsid w:val="00ED4F42"/>
    <w:rsid w:val="00ED52E5"/>
    <w:rsid w:val="00EE095A"/>
    <w:rsid w:val="00EE25F5"/>
    <w:rsid w:val="00EF0E4E"/>
    <w:rsid w:val="00EF191C"/>
    <w:rsid w:val="00EF5669"/>
    <w:rsid w:val="00EF6DCA"/>
    <w:rsid w:val="00F000D2"/>
    <w:rsid w:val="00F02255"/>
    <w:rsid w:val="00F066A4"/>
    <w:rsid w:val="00F07777"/>
    <w:rsid w:val="00F170BD"/>
    <w:rsid w:val="00F22F68"/>
    <w:rsid w:val="00F23870"/>
    <w:rsid w:val="00F24AD3"/>
    <w:rsid w:val="00F2632F"/>
    <w:rsid w:val="00F26B59"/>
    <w:rsid w:val="00F302CF"/>
    <w:rsid w:val="00F31BE1"/>
    <w:rsid w:val="00F33B72"/>
    <w:rsid w:val="00F37DD0"/>
    <w:rsid w:val="00F43166"/>
    <w:rsid w:val="00F44E56"/>
    <w:rsid w:val="00F46430"/>
    <w:rsid w:val="00F513A0"/>
    <w:rsid w:val="00F5303A"/>
    <w:rsid w:val="00F5654D"/>
    <w:rsid w:val="00F61A22"/>
    <w:rsid w:val="00F61EA3"/>
    <w:rsid w:val="00F62777"/>
    <w:rsid w:val="00F62C1F"/>
    <w:rsid w:val="00F63B73"/>
    <w:rsid w:val="00F64372"/>
    <w:rsid w:val="00F67BAB"/>
    <w:rsid w:val="00F720D3"/>
    <w:rsid w:val="00F745F5"/>
    <w:rsid w:val="00F7567A"/>
    <w:rsid w:val="00F80690"/>
    <w:rsid w:val="00F83152"/>
    <w:rsid w:val="00F83F2B"/>
    <w:rsid w:val="00F86E06"/>
    <w:rsid w:val="00F91AEC"/>
    <w:rsid w:val="00F91CD3"/>
    <w:rsid w:val="00FA21A9"/>
    <w:rsid w:val="00FA26C8"/>
    <w:rsid w:val="00FA36A6"/>
    <w:rsid w:val="00FA5F67"/>
    <w:rsid w:val="00FA7DC1"/>
    <w:rsid w:val="00FB09A9"/>
    <w:rsid w:val="00FB3DEB"/>
    <w:rsid w:val="00FC02BD"/>
    <w:rsid w:val="00FC2B39"/>
    <w:rsid w:val="00FC597B"/>
    <w:rsid w:val="00FC6D28"/>
    <w:rsid w:val="00FD1B99"/>
    <w:rsid w:val="00FD2BD9"/>
    <w:rsid w:val="00FD42C5"/>
    <w:rsid w:val="00FD52C9"/>
    <w:rsid w:val="00FD5A74"/>
    <w:rsid w:val="00FE1078"/>
    <w:rsid w:val="00FE13D3"/>
    <w:rsid w:val="00FE2648"/>
    <w:rsid w:val="00FE55C1"/>
    <w:rsid w:val="00FF67FF"/>
    <w:rsid w:val="00FF68A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4566BB"/>
  <w15:chartTrackingRefBased/>
  <w15:docId w15:val="{FCC92C08-27AD-4E51-9EF6-AB0E4219BB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01F0"/>
    <w:pPr>
      <w:spacing w:after="200" w:line="276" w:lineRule="auto"/>
    </w:pPr>
    <w:rPr>
      <w:rFonts w:eastAsiaTheme="minorEastAsia"/>
      <w:sz w:val="24"/>
      <w:lang w:eastAsia="da-DK"/>
    </w:rPr>
  </w:style>
  <w:style w:type="paragraph" w:styleId="Overskrift1">
    <w:name w:val="heading 1"/>
    <w:basedOn w:val="Normal"/>
    <w:next w:val="Normal"/>
    <w:link w:val="Overskrift1Tegn"/>
    <w:uiPriority w:val="9"/>
    <w:qFormat/>
    <w:rsid w:val="0028380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DA11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Ingenafstand">
    <w:name w:val="No Spacing"/>
    <w:link w:val="IngenafstandTegn"/>
    <w:uiPriority w:val="1"/>
    <w:qFormat/>
    <w:rsid w:val="000C28F5"/>
    <w:pPr>
      <w:spacing w:after="0" w:line="240" w:lineRule="auto"/>
    </w:pPr>
    <w:rPr>
      <w:rFonts w:eastAsiaTheme="minorEastAsia"/>
      <w:lang w:eastAsia="da-DK"/>
    </w:rPr>
  </w:style>
  <w:style w:type="character" w:customStyle="1" w:styleId="IngenafstandTegn">
    <w:name w:val="Ingen afstand Tegn"/>
    <w:basedOn w:val="Standardskrifttypeiafsnit"/>
    <w:link w:val="Ingenafstand"/>
    <w:uiPriority w:val="1"/>
    <w:rsid w:val="000C28F5"/>
    <w:rPr>
      <w:rFonts w:eastAsiaTheme="minorEastAsia"/>
      <w:lang w:eastAsia="da-DK"/>
    </w:rPr>
  </w:style>
  <w:style w:type="paragraph" w:styleId="Sidehoved">
    <w:name w:val="header"/>
    <w:basedOn w:val="Normal"/>
    <w:link w:val="SidehovedTegn"/>
    <w:uiPriority w:val="99"/>
    <w:unhideWhenUsed/>
    <w:rsid w:val="004A5C91"/>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4A5C91"/>
    <w:rPr>
      <w:rFonts w:eastAsiaTheme="minorEastAsia"/>
      <w:sz w:val="24"/>
      <w:lang w:eastAsia="da-DK"/>
    </w:rPr>
  </w:style>
  <w:style w:type="paragraph" w:styleId="Sidefod">
    <w:name w:val="footer"/>
    <w:basedOn w:val="Normal"/>
    <w:link w:val="SidefodTegn"/>
    <w:uiPriority w:val="99"/>
    <w:unhideWhenUsed/>
    <w:rsid w:val="004A5C91"/>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4A5C91"/>
    <w:rPr>
      <w:rFonts w:eastAsiaTheme="minorEastAsia"/>
      <w:sz w:val="24"/>
      <w:lang w:eastAsia="da-DK"/>
    </w:rPr>
  </w:style>
  <w:style w:type="paragraph" w:styleId="Titel">
    <w:name w:val="Title"/>
    <w:basedOn w:val="Normal"/>
    <w:next w:val="Normal"/>
    <w:link w:val="TitelTegn"/>
    <w:uiPriority w:val="10"/>
    <w:qFormat/>
    <w:rsid w:val="009A78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9A78B5"/>
    <w:rPr>
      <w:rFonts w:asciiTheme="majorHAnsi" w:eastAsiaTheme="majorEastAsia" w:hAnsiTheme="majorHAnsi" w:cstheme="majorBidi"/>
      <w:spacing w:val="-10"/>
      <w:kern w:val="28"/>
      <w:sz w:val="56"/>
      <w:szCs w:val="56"/>
      <w:lang w:eastAsia="da-DK"/>
    </w:rPr>
  </w:style>
  <w:style w:type="character" w:styleId="Svagfremhvning">
    <w:name w:val="Subtle Emphasis"/>
    <w:basedOn w:val="Standardskrifttypeiafsnit"/>
    <w:uiPriority w:val="19"/>
    <w:qFormat/>
    <w:rsid w:val="00624374"/>
    <w:rPr>
      <w:i/>
      <w:iCs/>
      <w:color w:val="404040" w:themeColor="text1" w:themeTint="BF"/>
    </w:rPr>
  </w:style>
  <w:style w:type="character" w:customStyle="1" w:styleId="Overskrift1Tegn">
    <w:name w:val="Overskrift 1 Tegn"/>
    <w:basedOn w:val="Standardskrifttypeiafsnit"/>
    <w:link w:val="Overskrift1"/>
    <w:uiPriority w:val="9"/>
    <w:rsid w:val="0028380A"/>
    <w:rPr>
      <w:rFonts w:asciiTheme="majorHAnsi" w:eastAsiaTheme="majorEastAsia" w:hAnsiTheme="majorHAnsi" w:cstheme="majorBidi"/>
      <w:color w:val="2F5496" w:themeColor="accent1" w:themeShade="BF"/>
      <w:sz w:val="32"/>
      <w:szCs w:val="32"/>
      <w:lang w:eastAsia="da-DK"/>
    </w:rPr>
  </w:style>
  <w:style w:type="paragraph" w:styleId="Undertitel">
    <w:name w:val="Subtitle"/>
    <w:basedOn w:val="Normal"/>
    <w:next w:val="Normal"/>
    <w:link w:val="UndertitelTegn"/>
    <w:uiPriority w:val="11"/>
    <w:qFormat/>
    <w:rsid w:val="00D72776"/>
    <w:pPr>
      <w:numPr>
        <w:ilvl w:val="1"/>
      </w:numPr>
      <w:spacing w:after="160"/>
    </w:pPr>
    <w:rPr>
      <w:color w:val="5A5A5A" w:themeColor="text1" w:themeTint="A5"/>
      <w:spacing w:val="15"/>
      <w:sz w:val="22"/>
    </w:rPr>
  </w:style>
  <w:style w:type="character" w:customStyle="1" w:styleId="UndertitelTegn">
    <w:name w:val="Undertitel Tegn"/>
    <w:basedOn w:val="Standardskrifttypeiafsnit"/>
    <w:link w:val="Undertitel"/>
    <w:uiPriority w:val="11"/>
    <w:rsid w:val="00D72776"/>
    <w:rPr>
      <w:rFonts w:eastAsiaTheme="minorEastAsia"/>
      <w:color w:val="5A5A5A" w:themeColor="text1" w:themeTint="A5"/>
      <w:spacing w:val="15"/>
      <w:lang w:eastAsia="da-DK"/>
    </w:rPr>
  </w:style>
  <w:style w:type="paragraph" w:styleId="Fodnotetekst">
    <w:name w:val="footnote text"/>
    <w:basedOn w:val="Normal"/>
    <w:link w:val="FodnotetekstTegn"/>
    <w:uiPriority w:val="99"/>
    <w:semiHidden/>
    <w:unhideWhenUsed/>
    <w:rsid w:val="00D7277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72776"/>
    <w:rPr>
      <w:rFonts w:eastAsiaTheme="minorEastAsia"/>
      <w:sz w:val="20"/>
      <w:szCs w:val="20"/>
      <w:lang w:eastAsia="da-DK"/>
    </w:rPr>
  </w:style>
  <w:style w:type="character" w:styleId="Fodnotehenvisning">
    <w:name w:val="footnote reference"/>
    <w:basedOn w:val="Standardskrifttypeiafsnit"/>
    <w:uiPriority w:val="99"/>
    <w:semiHidden/>
    <w:unhideWhenUsed/>
    <w:rsid w:val="00D72776"/>
    <w:rPr>
      <w:vertAlign w:val="superscript"/>
    </w:rPr>
  </w:style>
  <w:style w:type="character" w:customStyle="1" w:styleId="Overskrift2Tegn">
    <w:name w:val="Overskrift 2 Tegn"/>
    <w:basedOn w:val="Standardskrifttypeiafsnit"/>
    <w:link w:val="Overskrift2"/>
    <w:uiPriority w:val="9"/>
    <w:rsid w:val="00DA1141"/>
    <w:rPr>
      <w:rFonts w:asciiTheme="majorHAnsi" w:eastAsiaTheme="majorEastAsia" w:hAnsiTheme="majorHAnsi" w:cstheme="majorBidi"/>
      <w:color w:val="2F5496" w:themeColor="accent1" w:themeShade="BF"/>
      <w:sz w:val="26"/>
      <w:szCs w:val="26"/>
      <w:lang w:eastAsia="da-DK"/>
    </w:rPr>
  </w:style>
  <w:style w:type="paragraph" w:styleId="Overskrift">
    <w:name w:val="TOC Heading"/>
    <w:basedOn w:val="Overskrift1"/>
    <w:next w:val="Normal"/>
    <w:uiPriority w:val="39"/>
    <w:unhideWhenUsed/>
    <w:qFormat/>
    <w:rsid w:val="00DA1141"/>
    <w:pPr>
      <w:spacing w:line="259" w:lineRule="auto"/>
      <w:outlineLvl w:val="9"/>
    </w:pPr>
  </w:style>
  <w:style w:type="paragraph" w:styleId="Indholdsfortegnelse1">
    <w:name w:val="toc 1"/>
    <w:basedOn w:val="Normal"/>
    <w:next w:val="Normal"/>
    <w:autoRedefine/>
    <w:uiPriority w:val="39"/>
    <w:unhideWhenUsed/>
    <w:rsid w:val="00DA1141"/>
    <w:pPr>
      <w:spacing w:after="100"/>
    </w:pPr>
  </w:style>
  <w:style w:type="character" w:styleId="Hyperlink">
    <w:name w:val="Hyperlink"/>
    <w:basedOn w:val="Standardskrifttypeiafsnit"/>
    <w:uiPriority w:val="99"/>
    <w:unhideWhenUsed/>
    <w:rsid w:val="00DA1141"/>
    <w:rPr>
      <w:color w:val="0563C1" w:themeColor="hyperlink"/>
      <w:u w:val="single"/>
    </w:rPr>
  </w:style>
  <w:style w:type="paragraph" w:styleId="Indholdsfortegnelse2">
    <w:name w:val="toc 2"/>
    <w:basedOn w:val="Normal"/>
    <w:next w:val="Normal"/>
    <w:autoRedefine/>
    <w:uiPriority w:val="39"/>
    <w:unhideWhenUsed/>
    <w:rsid w:val="00E6306E"/>
    <w:pPr>
      <w:spacing w:after="100"/>
      <w:ind w:left="240"/>
    </w:pPr>
  </w:style>
  <w:style w:type="paragraph" w:styleId="Listeoverfigurer">
    <w:name w:val="table of figures"/>
    <w:basedOn w:val="Normal"/>
    <w:next w:val="Normal"/>
    <w:uiPriority w:val="99"/>
    <w:semiHidden/>
    <w:unhideWhenUsed/>
    <w:rsid w:val="00045B7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openxmlformats.org/officeDocument/2006/relationships/customXml" Target="../customXml/item5.xml"/><Relationship Id="rId2" Type="http://schemas.openxmlformats.org/officeDocument/2006/relationships/customXml" Target="../customXml/item2.xml"/><Relationship Id="rId16" Type="http://schemas.openxmlformats.org/officeDocument/2006/relationships/customXml" Target="../customXml/item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ustomXml" Target="../customXml/item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6DA0C716C5B4BFAAF81D67461BF67BB"/>
        <w:category>
          <w:name w:val="Generelt"/>
          <w:gallery w:val="placeholder"/>
        </w:category>
        <w:types>
          <w:type w:val="bbPlcHdr"/>
        </w:types>
        <w:behaviors>
          <w:behavior w:val="content"/>
        </w:behaviors>
        <w:guid w:val="{58BBEE12-E0A6-4E4A-844E-4C85168BE433}"/>
      </w:docPartPr>
      <w:docPartBody>
        <w:p w:rsidR="00510F6D" w:rsidRDefault="00365939" w:rsidP="00365939">
          <w:pPr>
            <w:pStyle w:val="46DA0C716C5B4BFAAF81D67461BF67BB"/>
          </w:pPr>
          <w:r>
            <w:rPr>
              <w:color w:val="2F5496" w:themeColor="accent1" w:themeShade="BF"/>
              <w:sz w:val="24"/>
              <w:szCs w:val="24"/>
            </w:rPr>
            <w:t>[Firmanavn]</w:t>
          </w:r>
        </w:p>
      </w:docPartBody>
    </w:docPart>
    <w:docPart>
      <w:docPartPr>
        <w:name w:val="DDB17E03F8014276A997439B9B4A9D21"/>
        <w:category>
          <w:name w:val="Generelt"/>
          <w:gallery w:val="placeholder"/>
        </w:category>
        <w:types>
          <w:type w:val="bbPlcHdr"/>
        </w:types>
        <w:behaviors>
          <w:behavior w:val="content"/>
        </w:behaviors>
        <w:guid w:val="{7613312C-ECB2-468D-B195-0D41E17A6D2E}"/>
      </w:docPartPr>
      <w:docPartBody>
        <w:p w:rsidR="00510F6D" w:rsidRDefault="00365939" w:rsidP="00365939">
          <w:pPr>
            <w:pStyle w:val="DDB17E03F8014276A997439B9B4A9D21"/>
          </w:pPr>
          <w:r>
            <w:rPr>
              <w:rFonts w:asciiTheme="majorHAnsi" w:eastAsiaTheme="majorEastAsia" w:hAnsiTheme="majorHAnsi" w:cstheme="majorBidi"/>
              <w:color w:val="4472C4" w:themeColor="accent1"/>
              <w:sz w:val="88"/>
              <w:szCs w:val="88"/>
            </w:rPr>
            <w:t>[Dokumenttitel]</w:t>
          </w:r>
        </w:p>
      </w:docPartBody>
    </w:docPart>
    <w:docPart>
      <w:docPartPr>
        <w:name w:val="12004E6C9A3D4653848C16D8B71619D4"/>
        <w:category>
          <w:name w:val="Generelt"/>
          <w:gallery w:val="placeholder"/>
        </w:category>
        <w:types>
          <w:type w:val="bbPlcHdr"/>
        </w:types>
        <w:behaviors>
          <w:behavior w:val="content"/>
        </w:behaviors>
        <w:guid w:val="{800C5992-B310-47B0-9A02-20A2BD801721}"/>
      </w:docPartPr>
      <w:docPartBody>
        <w:p w:rsidR="00510F6D" w:rsidRDefault="00365939" w:rsidP="00365939">
          <w:pPr>
            <w:pStyle w:val="12004E6C9A3D4653848C16D8B71619D4"/>
          </w:pPr>
          <w:r>
            <w:rPr>
              <w:color w:val="2F5496" w:themeColor="accent1" w:themeShade="BF"/>
              <w:sz w:val="24"/>
              <w:szCs w:val="24"/>
            </w:rPr>
            <w:t>[Dokumentets undertitel]</w:t>
          </w:r>
        </w:p>
      </w:docPartBody>
    </w:docPart>
    <w:docPart>
      <w:docPartPr>
        <w:name w:val="1B64FBFFD7F74780A668B6A240494480"/>
        <w:category>
          <w:name w:val="Generelt"/>
          <w:gallery w:val="placeholder"/>
        </w:category>
        <w:types>
          <w:type w:val="bbPlcHdr"/>
        </w:types>
        <w:behaviors>
          <w:behavior w:val="content"/>
        </w:behaviors>
        <w:guid w:val="{A82DB58A-74DC-4505-875B-093F43921403}"/>
      </w:docPartPr>
      <w:docPartBody>
        <w:p w:rsidR="00510F6D" w:rsidRDefault="00365939" w:rsidP="00365939">
          <w:pPr>
            <w:pStyle w:val="1B64FBFFD7F74780A668B6A240494480"/>
          </w:pPr>
          <w:r>
            <w:rPr>
              <w:color w:val="4472C4" w:themeColor="accent1"/>
              <w:sz w:val="28"/>
              <w:szCs w:val="28"/>
            </w:rPr>
            <w:t>[Forfatterens navn]</w:t>
          </w:r>
        </w:p>
      </w:docPartBody>
    </w:docPart>
    <w:docPart>
      <w:docPartPr>
        <w:name w:val="ADD8706AF20642DC97ADA3E46C355153"/>
        <w:category>
          <w:name w:val="Generelt"/>
          <w:gallery w:val="placeholder"/>
        </w:category>
        <w:types>
          <w:type w:val="bbPlcHdr"/>
        </w:types>
        <w:behaviors>
          <w:behavior w:val="content"/>
        </w:behaviors>
        <w:guid w:val="{1EC33B5B-8222-4685-8C31-C782FB956E49}"/>
      </w:docPartPr>
      <w:docPartBody>
        <w:p w:rsidR="00510F6D" w:rsidRDefault="00365939" w:rsidP="00365939">
          <w:pPr>
            <w:pStyle w:val="ADD8706AF20642DC97ADA3E46C355153"/>
          </w:pPr>
          <w:r>
            <w:rPr>
              <w:color w:val="4472C4" w:themeColor="accent1"/>
              <w:sz w:val="28"/>
              <w:szCs w:val="28"/>
            </w:rPr>
            <w:t>[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revisionView w:formatting="0"/>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5939"/>
    <w:rsid w:val="00051A1A"/>
    <w:rsid w:val="001F44C8"/>
    <w:rsid w:val="002B0428"/>
    <w:rsid w:val="00365939"/>
    <w:rsid w:val="00510F6D"/>
    <w:rsid w:val="00936B28"/>
    <w:rsid w:val="00A07287"/>
    <w:rsid w:val="00CA40A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customStyle="1" w:styleId="9932D9CC748046A0A08492858814BCEB">
    <w:name w:val="9932D9CC748046A0A08492858814BCEB"/>
    <w:rsid w:val="00365939"/>
  </w:style>
  <w:style w:type="paragraph" w:customStyle="1" w:styleId="1A762FC5C78F421291B7842A94A03519">
    <w:name w:val="1A762FC5C78F421291B7842A94A03519"/>
    <w:rsid w:val="00365939"/>
  </w:style>
  <w:style w:type="paragraph" w:customStyle="1" w:styleId="D42C6F434CD740DE985A3447BABFC93F">
    <w:name w:val="D42C6F434CD740DE985A3447BABFC93F"/>
    <w:rsid w:val="00365939"/>
  </w:style>
  <w:style w:type="paragraph" w:customStyle="1" w:styleId="FDFB9ADCD502483AAA10F34A266DE6BC">
    <w:name w:val="FDFB9ADCD502483AAA10F34A266DE6BC"/>
    <w:rsid w:val="00365939"/>
  </w:style>
  <w:style w:type="paragraph" w:customStyle="1" w:styleId="7398C0A21C634A4B8690257341AE15E2">
    <w:name w:val="7398C0A21C634A4B8690257341AE15E2"/>
    <w:rsid w:val="00365939"/>
  </w:style>
  <w:style w:type="paragraph" w:customStyle="1" w:styleId="F4C96998C8F14F6FB47525A8C4907D3A">
    <w:name w:val="F4C96998C8F14F6FB47525A8C4907D3A"/>
    <w:rsid w:val="00365939"/>
  </w:style>
  <w:style w:type="paragraph" w:customStyle="1" w:styleId="0DEEB647700941ACA7C1CC4F3905EA3B">
    <w:name w:val="0DEEB647700941ACA7C1CC4F3905EA3B"/>
    <w:rsid w:val="00365939"/>
  </w:style>
  <w:style w:type="paragraph" w:customStyle="1" w:styleId="46DA0C716C5B4BFAAF81D67461BF67BB">
    <w:name w:val="46DA0C716C5B4BFAAF81D67461BF67BB"/>
    <w:rsid w:val="00365939"/>
  </w:style>
  <w:style w:type="paragraph" w:customStyle="1" w:styleId="DDB17E03F8014276A997439B9B4A9D21">
    <w:name w:val="DDB17E03F8014276A997439B9B4A9D21"/>
    <w:rsid w:val="00365939"/>
  </w:style>
  <w:style w:type="paragraph" w:customStyle="1" w:styleId="12004E6C9A3D4653848C16D8B71619D4">
    <w:name w:val="12004E6C9A3D4653848C16D8B71619D4"/>
    <w:rsid w:val="00365939"/>
  </w:style>
  <w:style w:type="paragraph" w:customStyle="1" w:styleId="1B64FBFFD7F74780A668B6A240494480">
    <w:name w:val="1B64FBFFD7F74780A668B6A240494480"/>
    <w:rsid w:val="00365939"/>
  </w:style>
  <w:style w:type="paragraph" w:customStyle="1" w:styleId="ADD8706AF20642DC97ADA3E46C355153">
    <w:name w:val="ADD8706AF20642DC97ADA3E46C355153"/>
    <w:rsid w:val="00365939"/>
  </w:style>
  <w:style w:type="paragraph" w:customStyle="1" w:styleId="8645CA5FD59448C88AFC8E33FF4FDECD">
    <w:name w:val="8645CA5FD59448C88AFC8E33FF4FDECD"/>
    <w:rsid w:val="00365939"/>
  </w:style>
  <w:style w:type="paragraph" w:customStyle="1" w:styleId="BAC7FFE8758C4FEEBC5848A4BF51F0F0">
    <w:name w:val="BAC7FFE8758C4FEEBC5848A4BF51F0F0"/>
    <w:rsid w:val="00051A1A"/>
  </w:style>
  <w:style w:type="paragraph" w:customStyle="1" w:styleId="08671A81BAEF45CFBD8E2A12BBC0EB49">
    <w:name w:val="08671A81BAEF45CFBD8E2A12BBC0EB49"/>
    <w:rsid w:val="001F44C8"/>
  </w:style>
  <w:style w:type="paragraph" w:customStyle="1" w:styleId="866A791B77FF4A92BCC87E3E8D4CEE0D">
    <w:name w:val="866A791B77FF4A92BCC87E3E8D4CEE0D"/>
    <w:rsid w:val="001F44C8"/>
  </w:style>
  <w:style w:type="paragraph" w:customStyle="1" w:styleId="9655D267CA0046028BEA38918990D927">
    <w:name w:val="9655D267CA0046028BEA38918990D927"/>
    <w:rsid w:val="001F44C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03-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E80C1572CBE794D8394789BE0231270" ma:contentTypeVersion="12" ma:contentTypeDescription="Create a new document." ma:contentTypeScope="" ma:versionID="36a9ceb5875ecb0dd2f3cd1152523129">
  <xsd:schema xmlns:xsd="http://www.w3.org/2001/XMLSchema" xmlns:xs="http://www.w3.org/2001/XMLSchema" xmlns:p="http://schemas.microsoft.com/office/2006/metadata/properties" xmlns:ns2="13e91371-0eaf-4cb2-aaf2-b9754fd47d36" xmlns:ns3="21b2c357-cdf1-46c7-8451-af2f0669e057" targetNamespace="http://schemas.microsoft.com/office/2006/metadata/properties" ma:root="true" ma:fieldsID="897c2b8ffbd397ab49dabc5d1e06c301" ns2:_="" ns3:_="">
    <xsd:import namespace="13e91371-0eaf-4cb2-aaf2-b9754fd47d36"/>
    <xsd:import namespace="21b2c357-cdf1-46c7-8451-af2f0669e057"/>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e91371-0eaf-4cb2-aaf2-b9754fd47d3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1b2c357-cdf1-46c7-8451-af2f0669e057"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7606CD0-3B7D-4218-9FF6-BF965123E6B7}">
  <ds:schemaRefs>
    <ds:schemaRef ds:uri="http://schemas.openxmlformats.org/officeDocument/2006/bibliography"/>
  </ds:schemaRefs>
</ds:datastoreItem>
</file>

<file path=customXml/itemProps3.xml><?xml version="1.0" encoding="utf-8"?>
<ds:datastoreItem xmlns:ds="http://schemas.openxmlformats.org/officeDocument/2006/customXml" ds:itemID="{EE2569B9-18C3-4659-B8C1-746682A0013C}"/>
</file>

<file path=customXml/itemProps4.xml><?xml version="1.0" encoding="utf-8"?>
<ds:datastoreItem xmlns:ds="http://schemas.openxmlformats.org/officeDocument/2006/customXml" ds:itemID="{F4D3E2F4-23C1-47C7-AABB-8D610DCF551C}"/>
</file>

<file path=customXml/itemProps5.xml><?xml version="1.0" encoding="utf-8"?>
<ds:datastoreItem xmlns:ds="http://schemas.openxmlformats.org/officeDocument/2006/customXml" ds:itemID="{1C9D9780-3EAE-4373-97EE-F0DFED418F97}"/>
</file>

<file path=docProps/app.xml><?xml version="1.0" encoding="utf-8"?>
<Properties xmlns="http://schemas.openxmlformats.org/officeDocument/2006/extended-properties" xmlns:vt="http://schemas.openxmlformats.org/officeDocument/2006/docPropsVTypes">
  <Template>Normal.dotm</Template>
  <TotalTime>61</TotalTime>
  <Pages>5</Pages>
  <Words>721</Words>
  <Characters>4401</Characters>
  <Application>Microsoft Office Word</Application>
  <DocSecurity>0</DocSecurity>
  <Lines>36</Lines>
  <Paragraphs>10</Paragraphs>
  <ScaleCrop>false</ScaleCrop>
  <HeadingPairs>
    <vt:vector size="2" baseType="variant">
      <vt:variant>
        <vt:lpstr>Titel</vt:lpstr>
      </vt:variant>
      <vt:variant>
        <vt:i4>1</vt:i4>
      </vt:variant>
    </vt:vector>
  </HeadingPairs>
  <TitlesOfParts>
    <vt:vector size="1" baseType="lpstr">
      <vt:lpstr>Forside med titel</vt:lpstr>
    </vt:vector>
  </TitlesOfParts>
  <Company>Professionshøjskolen UCN                                                                                                        IT-Uddannelserne                                                                                                    Datamatiker                                                                                                                    &lt;&lt;hold&gt;&gt;</Company>
  <LinksUpToDate>false</LinksUpToDate>
  <CharactersWithSpaces>5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ksempel-Forside med titel</dc:title>
  <dc:subject>Eksempel på forside til rapport og 2 eksempler på titelblad – må frit benyttes</dc:subject>
  <dc:creator>(&lt;&lt;Projektdeltagernavn&gt;&gt;, &lt;&lt;Projektdeltagernavn&gt;&gt;, &lt;&lt;Projektdeltagernavn&gt;&gt;, &lt;&lt;Projektdeltagernavn&gt;&gt;)</dc:creator>
  <cp:keywords/>
  <dc:description/>
  <cp:lastModifiedBy>Anita Lykke Clemmensen</cp:lastModifiedBy>
  <cp:revision>33</cp:revision>
  <dcterms:created xsi:type="dcterms:W3CDTF">2018-12-10T09:11:00Z</dcterms:created>
  <dcterms:modified xsi:type="dcterms:W3CDTF">2019-03-29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bf441c0-7366-31c8-8d5a-75da54355b3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BE80C1572CBE794D8394789BE0231270</vt:lpwstr>
  </property>
</Properties>
</file>